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AF4612" w14:textId="77777777" w:rsidR="00585EE3" w:rsidRDefault="00585EE3" w:rsidP="00585EE3">
      <w:pPr>
        <w:rPr>
          <w:b/>
        </w:rPr>
      </w:pPr>
      <w:r w:rsidRPr="00A87A6D">
        <w:rPr>
          <w:b/>
        </w:rPr>
        <w:t>Short-term effects of wildfire on rearing Chinook salmon in the Chena River</w:t>
      </w:r>
    </w:p>
    <w:p w14:paraId="6845392C" w14:textId="77777777" w:rsidR="00585EE3" w:rsidRDefault="00585EE3" w:rsidP="005C65D3">
      <w:pPr>
        <w:rPr>
          <w:b/>
        </w:rPr>
      </w:pPr>
    </w:p>
    <w:p w14:paraId="3BE21F94" w14:textId="2A21A860" w:rsidR="003B5B3A" w:rsidRDefault="00585EE3" w:rsidP="005C65D3">
      <w:pPr>
        <w:rPr>
          <w:b/>
        </w:rPr>
      </w:pPr>
      <w:r>
        <w:rPr>
          <w:b/>
        </w:rPr>
        <w:t>Proposal for</w:t>
      </w:r>
      <w:r w:rsidR="002F7C2B" w:rsidRPr="00A87A6D">
        <w:rPr>
          <w:b/>
        </w:rPr>
        <w:t xml:space="preserve"> </w:t>
      </w:r>
      <w:r>
        <w:rPr>
          <w:b/>
        </w:rPr>
        <w:t xml:space="preserve">NSF </w:t>
      </w:r>
      <w:r w:rsidR="002F7C2B" w:rsidRPr="00A87A6D">
        <w:rPr>
          <w:b/>
        </w:rPr>
        <w:t xml:space="preserve">Alaska </w:t>
      </w:r>
      <w:proofErr w:type="spellStart"/>
      <w:r w:rsidR="002F7C2B" w:rsidRPr="00A87A6D">
        <w:rPr>
          <w:b/>
        </w:rPr>
        <w:t>EPSCoR</w:t>
      </w:r>
      <w:proofErr w:type="spellEnd"/>
    </w:p>
    <w:p w14:paraId="697149B8" w14:textId="77777777" w:rsidR="005C65D3" w:rsidRPr="00A87A6D" w:rsidRDefault="005C65D3" w:rsidP="005C65D3">
      <w:pPr>
        <w:rPr>
          <w:b/>
        </w:rPr>
      </w:pPr>
    </w:p>
    <w:p w14:paraId="222038AE" w14:textId="77777777" w:rsidR="005C65D3" w:rsidRDefault="003B5B3A" w:rsidP="005C65D3">
      <w:pPr>
        <w:rPr>
          <w:b/>
        </w:rPr>
      </w:pPr>
      <w:r w:rsidRPr="00A87A6D">
        <w:rPr>
          <w:b/>
        </w:rPr>
        <w:t>Principal Investigator</w:t>
      </w:r>
    </w:p>
    <w:p w14:paraId="35CABC31" w14:textId="5A3F80FC" w:rsidR="003B5B3A" w:rsidRPr="005C65D3" w:rsidRDefault="003B5B3A" w:rsidP="005C65D3">
      <w:pPr>
        <w:rPr>
          <w:b/>
        </w:rPr>
      </w:pPr>
      <w:r w:rsidRPr="00A87A6D">
        <w:t>Dr. Erik Schoen, Research Professional</w:t>
      </w:r>
      <w:r w:rsidR="00DC1F1F">
        <w:t xml:space="preserve"> and Research Scientist</w:t>
      </w:r>
    </w:p>
    <w:p w14:paraId="3DA2746D" w14:textId="77777777" w:rsidR="003B5B3A" w:rsidRPr="00A87A6D" w:rsidRDefault="003B5B3A" w:rsidP="005C65D3">
      <w:pPr>
        <w:outlineLvl w:val="0"/>
      </w:pPr>
      <w:r w:rsidRPr="00A87A6D">
        <w:t>University of Alaska Fairbanks</w:t>
      </w:r>
    </w:p>
    <w:p w14:paraId="1C593E29" w14:textId="77777777" w:rsidR="003B5B3A" w:rsidRPr="00A87A6D" w:rsidRDefault="003B5B3A" w:rsidP="005C65D3">
      <w:pPr>
        <w:outlineLvl w:val="0"/>
      </w:pPr>
      <w:r w:rsidRPr="00A87A6D">
        <w:t>Institute of Arctic Biology</w:t>
      </w:r>
    </w:p>
    <w:p w14:paraId="26B26617" w14:textId="77777777" w:rsidR="003B5B3A" w:rsidRPr="00A87A6D" w:rsidRDefault="003B5B3A" w:rsidP="005C65D3">
      <w:pPr>
        <w:outlineLvl w:val="0"/>
      </w:pPr>
      <w:r w:rsidRPr="00A87A6D">
        <w:t>PO Box 757020</w:t>
      </w:r>
    </w:p>
    <w:p w14:paraId="250346DD" w14:textId="38234BF3" w:rsidR="003B5B3A" w:rsidRPr="00A87A6D" w:rsidRDefault="003B5B3A" w:rsidP="005C65D3">
      <w:pPr>
        <w:outlineLvl w:val="0"/>
      </w:pPr>
      <w:r w:rsidRPr="00A87A6D">
        <w:t>Fairbanks, AK 99775-70</w:t>
      </w:r>
      <w:r w:rsidR="00585EE3">
        <w:t>2</w:t>
      </w:r>
      <w:r w:rsidRPr="00A87A6D">
        <w:t>0</w:t>
      </w:r>
    </w:p>
    <w:p w14:paraId="09C26335" w14:textId="77777777" w:rsidR="003B5B3A" w:rsidRPr="00A87A6D" w:rsidRDefault="003B5B3A" w:rsidP="005C65D3">
      <w:r w:rsidRPr="00A87A6D">
        <w:t>907-474-7735</w:t>
      </w:r>
    </w:p>
    <w:p w14:paraId="01649058" w14:textId="6A87CC86" w:rsidR="003B5B3A" w:rsidRPr="00A87A6D" w:rsidRDefault="000F33C5" w:rsidP="005C65D3">
      <w:pPr>
        <w:rPr>
          <w:rStyle w:val="Hyperlink"/>
        </w:rPr>
      </w:pPr>
      <w:hyperlink r:id="rId5" w:history="1">
        <w:r w:rsidR="003B5B3A" w:rsidRPr="00A87A6D">
          <w:rPr>
            <w:rStyle w:val="Hyperlink"/>
          </w:rPr>
          <w:t>eschoen@alaska.edu</w:t>
        </w:r>
      </w:hyperlink>
    </w:p>
    <w:p w14:paraId="76BE1E99" w14:textId="76A8BF53" w:rsidR="003D2E11" w:rsidRPr="00A87A6D" w:rsidRDefault="003D2E11" w:rsidP="005C65D3"/>
    <w:p w14:paraId="4A17C1B0" w14:textId="51442E8B" w:rsidR="00AE3F6A" w:rsidRPr="00DC1F1F" w:rsidRDefault="003D2E11" w:rsidP="00AE3F6A">
      <w:pPr>
        <w:rPr>
          <w:b/>
        </w:rPr>
      </w:pPr>
      <w:r w:rsidRPr="00A87A6D">
        <w:rPr>
          <w:b/>
        </w:rPr>
        <w:t>Co-Principal Investigators</w:t>
      </w:r>
    </w:p>
    <w:p w14:paraId="632A8EBB" w14:textId="77777777" w:rsidR="009F0F1C" w:rsidRDefault="009F0F1C" w:rsidP="009F0F1C">
      <w:r>
        <w:t>Mr. Brian McKenna, Fisheries Biologist</w:t>
      </w:r>
    </w:p>
    <w:p w14:paraId="72B285F4" w14:textId="77777777" w:rsidR="009F0F1C" w:rsidRDefault="009F0F1C" w:rsidP="009F0F1C">
      <w:r>
        <w:t>Tanana Chiefs Conference</w:t>
      </w:r>
    </w:p>
    <w:p w14:paraId="45C9E2AB" w14:textId="77777777" w:rsidR="009F0F1C" w:rsidRDefault="009F0F1C" w:rsidP="009F0F1C">
      <w:r>
        <w:t>122 1</w:t>
      </w:r>
      <w:r w:rsidRPr="009B52DC">
        <w:rPr>
          <w:vertAlign w:val="superscript"/>
        </w:rPr>
        <w:t>st</w:t>
      </w:r>
      <w:r>
        <w:t xml:space="preserve"> Avenue</w:t>
      </w:r>
    </w:p>
    <w:p w14:paraId="6D098BDE" w14:textId="77777777" w:rsidR="009F0F1C" w:rsidRDefault="009F0F1C" w:rsidP="009F0F1C">
      <w:r>
        <w:t>Fairbanks, AK 99701</w:t>
      </w:r>
    </w:p>
    <w:p w14:paraId="2247A402" w14:textId="77777777" w:rsidR="009F0F1C" w:rsidRDefault="009F0F1C" w:rsidP="009F0F1C">
      <w:r>
        <w:t>907-712-4912</w:t>
      </w:r>
    </w:p>
    <w:p w14:paraId="316BAAFB" w14:textId="77777777" w:rsidR="009F0F1C" w:rsidRDefault="000F33C5" w:rsidP="009F0F1C">
      <w:hyperlink r:id="rId6" w:history="1">
        <w:r w:rsidR="009F0F1C" w:rsidRPr="007A07DB">
          <w:rPr>
            <w:rStyle w:val="Hyperlink"/>
          </w:rPr>
          <w:t>brian.mckenna@tananachiefs.org</w:t>
        </w:r>
      </w:hyperlink>
      <w:r w:rsidR="009F0F1C">
        <w:t xml:space="preserve"> </w:t>
      </w:r>
    </w:p>
    <w:p w14:paraId="1A200C77" w14:textId="77777777" w:rsidR="009F0F1C" w:rsidRDefault="009F0F1C" w:rsidP="005C65D3"/>
    <w:p w14:paraId="64DE1F81" w14:textId="0A8B3940" w:rsidR="003D2E11" w:rsidRPr="00A87A6D" w:rsidRDefault="003D2E11" w:rsidP="005C65D3">
      <w:r w:rsidRPr="00A87A6D">
        <w:t>Dr. Jason Neuswanger, Senior Fisheries Ecologist</w:t>
      </w:r>
    </w:p>
    <w:p w14:paraId="386B75E6" w14:textId="77777777" w:rsidR="003D2E11" w:rsidRPr="00A87A6D" w:rsidRDefault="003D2E11" w:rsidP="005C65D3">
      <w:r w:rsidRPr="00A87A6D">
        <w:t>South Fork Research, Inc.</w:t>
      </w:r>
    </w:p>
    <w:p w14:paraId="0D96D0D3" w14:textId="77777777" w:rsidR="003D2E11" w:rsidRPr="00A87A6D" w:rsidRDefault="003D2E11" w:rsidP="005C65D3">
      <w:r w:rsidRPr="00A87A6D">
        <w:t>44842 SE 145</w:t>
      </w:r>
      <w:r w:rsidRPr="00A87A6D">
        <w:rPr>
          <w:vertAlign w:val="superscript"/>
        </w:rPr>
        <w:t>th</w:t>
      </w:r>
      <w:r w:rsidRPr="00A87A6D">
        <w:t xml:space="preserve"> St.</w:t>
      </w:r>
    </w:p>
    <w:p w14:paraId="6DD5E114" w14:textId="77777777" w:rsidR="003D2E11" w:rsidRPr="00A87A6D" w:rsidRDefault="003D2E11" w:rsidP="005C65D3">
      <w:r w:rsidRPr="00A87A6D">
        <w:t>North Bend, WA 98045</w:t>
      </w:r>
    </w:p>
    <w:p w14:paraId="41289F79" w14:textId="77777777" w:rsidR="003D2E11" w:rsidRPr="00A87A6D" w:rsidRDefault="003D2E11" w:rsidP="005C65D3">
      <w:r w:rsidRPr="00A87A6D">
        <w:t>917-628-1747</w:t>
      </w:r>
    </w:p>
    <w:p w14:paraId="4E7AAB50" w14:textId="50B18F16" w:rsidR="003D2E11" w:rsidRPr="00A87A6D" w:rsidRDefault="000F33C5" w:rsidP="005C65D3">
      <w:pPr>
        <w:rPr>
          <w:rStyle w:val="Hyperlink"/>
        </w:rPr>
      </w:pPr>
      <w:hyperlink r:id="rId7" w:history="1">
        <w:r w:rsidR="003D2E11" w:rsidRPr="00A87A6D">
          <w:rPr>
            <w:rStyle w:val="Hyperlink"/>
          </w:rPr>
          <w:t>jason@southforkresearch.org</w:t>
        </w:r>
      </w:hyperlink>
    </w:p>
    <w:p w14:paraId="46CB178F" w14:textId="7853973F" w:rsidR="003D2E11" w:rsidRPr="00A87A6D" w:rsidRDefault="003D2E11" w:rsidP="005C65D3"/>
    <w:p w14:paraId="5861B61B" w14:textId="77777777" w:rsidR="00AE3F6A" w:rsidRPr="00AE3F6A" w:rsidRDefault="00AE3F6A" w:rsidP="00AE3F6A">
      <w:r w:rsidRPr="00AE3F6A">
        <w:t>Dr. Carol Volk, Research Ecologist and President</w:t>
      </w:r>
    </w:p>
    <w:p w14:paraId="379409F1" w14:textId="77777777" w:rsidR="00AE3F6A" w:rsidRPr="00AE3F6A" w:rsidRDefault="00AE3F6A" w:rsidP="00AE3F6A">
      <w:r w:rsidRPr="00AE3F6A">
        <w:t>South Fork Research, Inc.</w:t>
      </w:r>
    </w:p>
    <w:p w14:paraId="454E3E1D" w14:textId="77777777" w:rsidR="00AE3F6A" w:rsidRPr="00AE3F6A" w:rsidRDefault="00AE3F6A" w:rsidP="00AE3F6A">
      <w:r w:rsidRPr="00AE3F6A">
        <w:t>44842 SE 145</w:t>
      </w:r>
      <w:r w:rsidRPr="00AE3F6A">
        <w:rPr>
          <w:vertAlign w:val="superscript"/>
        </w:rPr>
        <w:t>th</w:t>
      </w:r>
      <w:r w:rsidRPr="00AE3F6A">
        <w:t xml:space="preserve"> St</w:t>
      </w:r>
    </w:p>
    <w:p w14:paraId="65B1B706" w14:textId="77777777" w:rsidR="00AE3F6A" w:rsidRPr="00AE3F6A" w:rsidRDefault="00AE3F6A" w:rsidP="00AE3F6A">
      <w:r w:rsidRPr="00AE3F6A">
        <w:t>North Bend, WA 98045</w:t>
      </w:r>
    </w:p>
    <w:p w14:paraId="6DC74EDF" w14:textId="77777777" w:rsidR="00AE3F6A" w:rsidRPr="00AE3F6A" w:rsidRDefault="00AE3F6A" w:rsidP="00AE3F6A">
      <w:r w:rsidRPr="00AE3F6A">
        <w:t>206-240-0301</w:t>
      </w:r>
    </w:p>
    <w:p w14:paraId="1229BE38" w14:textId="1DA29B3F" w:rsidR="00AE3F6A" w:rsidRPr="00AE3F6A" w:rsidRDefault="000F33C5" w:rsidP="00AE3F6A">
      <w:hyperlink r:id="rId8" w:history="1">
        <w:r w:rsidR="00AE3F6A" w:rsidRPr="00AE3F6A">
          <w:rPr>
            <w:rStyle w:val="Hyperlink"/>
          </w:rPr>
          <w:t>carol@southforkresearch.org</w:t>
        </w:r>
      </w:hyperlink>
    </w:p>
    <w:p w14:paraId="022A807B" w14:textId="77777777" w:rsidR="00AE3F6A" w:rsidRPr="00AE3F6A" w:rsidRDefault="00AE3F6A" w:rsidP="00AE3F6A"/>
    <w:p w14:paraId="667331E6" w14:textId="55ADD898" w:rsidR="00AE3F6A" w:rsidRPr="00AE3F6A" w:rsidRDefault="00AE3F6A" w:rsidP="00AE3F6A">
      <w:r w:rsidRPr="00AE3F6A">
        <w:t>Dr. Mark Wipfli, Professor</w:t>
      </w:r>
    </w:p>
    <w:p w14:paraId="25B2D71F" w14:textId="4DCEC122" w:rsidR="00AE3F6A" w:rsidRDefault="00AE3F6A" w:rsidP="00AE3F6A">
      <w:r>
        <w:t xml:space="preserve">USGS </w:t>
      </w:r>
      <w:r w:rsidRPr="00AE3F6A">
        <w:t>A</w:t>
      </w:r>
      <w:r w:rsidR="00856414">
        <w:t>laska</w:t>
      </w:r>
      <w:r w:rsidRPr="00AE3F6A">
        <w:t xml:space="preserve"> Cooperative Fish and Wildlife Research Unit</w:t>
      </w:r>
    </w:p>
    <w:p w14:paraId="60C8C3D6" w14:textId="77777777" w:rsidR="00AE3F6A" w:rsidRPr="00AE3F6A" w:rsidRDefault="00AE3F6A" w:rsidP="00AE3F6A">
      <w:r w:rsidRPr="00AE3F6A">
        <w:t xml:space="preserve">University of Alaska Fairbanks </w:t>
      </w:r>
    </w:p>
    <w:p w14:paraId="71D70431" w14:textId="36AB7952" w:rsidR="00AE3F6A" w:rsidRPr="00AE3F6A" w:rsidRDefault="00AE3F6A" w:rsidP="00AE3F6A">
      <w:r w:rsidRPr="00AE3F6A">
        <w:t xml:space="preserve">Institute of Arctic Biology </w:t>
      </w:r>
    </w:p>
    <w:p w14:paraId="58F37BE7" w14:textId="77777777" w:rsidR="00AE3F6A" w:rsidRPr="00AE3F6A" w:rsidRDefault="00AE3F6A" w:rsidP="00AE3F6A">
      <w:r w:rsidRPr="00AE3F6A">
        <w:t>PO Box 757000</w:t>
      </w:r>
    </w:p>
    <w:p w14:paraId="0FE53D3D" w14:textId="77777777" w:rsidR="00AE3F6A" w:rsidRPr="00AE3F6A" w:rsidRDefault="00AE3F6A" w:rsidP="00AE3F6A">
      <w:r w:rsidRPr="00AE3F6A">
        <w:t>Fairbanks, AK 99775-7000</w:t>
      </w:r>
    </w:p>
    <w:p w14:paraId="686B0B59" w14:textId="77777777" w:rsidR="00AE3F6A" w:rsidRPr="00AE3F6A" w:rsidRDefault="00AE3F6A" w:rsidP="00AE3F6A">
      <w:r w:rsidRPr="00AE3F6A">
        <w:t>907-474-6654</w:t>
      </w:r>
    </w:p>
    <w:p w14:paraId="6D9F4C64" w14:textId="77777777" w:rsidR="00AE3F6A" w:rsidRPr="00AE3F6A" w:rsidRDefault="000F33C5" w:rsidP="00AE3F6A">
      <w:pPr>
        <w:rPr>
          <w:highlight w:val="yellow"/>
        </w:rPr>
      </w:pPr>
      <w:hyperlink r:id="rId9" w:history="1">
        <w:r w:rsidR="00AE3F6A" w:rsidRPr="00AE3F6A">
          <w:rPr>
            <w:rStyle w:val="Hyperlink"/>
          </w:rPr>
          <w:t>mwipfli@alaska.edu</w:t>
        </w:r>
      </w:hyperlink>
    </w:p>
    <w:p w14:paraId="1CEE3C79" w14:textId="7A92B596" w:rsidR="003D2E11" w:rsidRPr="00A87A6D" w:rsidRDefault="003D2E11" w:rsidP="005C65D3"/>
    <w:p w14:paraId="694D2E35" w14:textId="198C13A6" w:rsidR="003D2E11" w:rsidRPr="00A87A6D" w:rsidRDefault="003D2E11" w:rsidP="005C65D3">
      <w:pPr>
        <w:rPr>
          <w:b/>
        </w:rPr>
      </w:pPr>
      <w:r w:rsidRPr="00A87A6D">
        <w:rPr>
          <w:b/>
        </w:rPr>
        <w:t xml:space="preserve">Project Period: </w:t>
      </w:r>
      <w:r w:rsidR="001E3279">
        <w:rPr>
          <w:b/>
        </w:rPr>
        <w:t>6/</w:t>
      </w:r>
      <w:r w:rsidR="00794D95">
        <w:rPr>
          <w:b/>
        </w:rPr>
        <w:t>1</w:t>
      </w:r>
      <w:r w:rsidRPr="00A87A6D">
        <w:rPr>
          <w:b/>
        </w:rPr>
        <w:t>/20 – 1/31/2</w:t>
      </w:r>
      <w:r w:rsidR="001857E7">
        <w:rPr>
          <w:b/>
        </w:rPr>
        <w:t>2</w:t>
      </w:r>
      <w:r w:rsidR="002452AC" w:rsidRPr="00A87A6D">
        <w:rPr>
          <w:b/>
        </w:rPr>
        <w:t xml:space="preserve"> </w:t>
      </w:r>
    </w:p>
    <w:p w14:paraId="2ADB5816" w14:textId="77777777" w:rsidR="00506ACB" w:rsidRPr="00A87A6D" w:rsidRDefault="00506ACB" w:rsidP="005C65D3">
      <w:pPr>
        <w:rPr>
          <w:b/>
        </w:rPr>
      </w:pPr>
    </w:p>
    <w:p w14:paraId="46691BFB" w14:textId="690BDF89" w:rsidR="003D2E11" w:rsidRPr="00A87A6D" w:rsidRDefault="000F23C5" w:rsidP="005C65D3">
      <w:pPr>
        <w:rPr>
          <w:b/>
        </w:rPr>
      </w:pPr>
      <w:r w:rsidRPr="00A87A6D">
        <w:rPr>
          <w:b/>
        </w:rPr>
        <w:lastRenderedPageBreak/>
        <w:t>Background</w:t>
      </w:r>
    </w:p>
    <w:p w14:paraId="078B80DC" w14:textId="77777777" w:rsidR="000A404E" w:rsidRPr="00A87A6D" w:rsidRDefault="000A404E" w:rsidP="005C65D3">
      <w:pPr>
        <w:rPr>
          <w:b/>
        </w:rPr>
      </w:pPr>
    </w:p>
    <w:p w14:paraId="70535F75" w14:textId="2E01726B" w:rsidR="00445547" w:rsidRDefault="00856414" w:rsidP="00856414">
      <w:r w:rsidRPr="00A87A6D">
        <w:t>Chinook salmon are a critical subsistence resource for many communities along rivers in the boreal forest region of Alaska</w:t>
      </w:r>
      <w:r w:rsidR="00381DAB">
        <w:t xml:space="preserve"> </w:t>
      </w:r>
      <w:r w:rsidR="00381DAB">
        <w:fldChar w:fldCharType="begin">
          <w:fldData xml:space="preserve">PEVuZE5vdGU+PENpdGU+PEF1dGhvcj5Ccm93bjwvQXV0aG9yPjxZZWFyPjIwMTU8L1llYXI+PFJl
Y051bT41MTg4PC9SZWNOdW0+PERpc3BsYXlUZXh0PihOUkMgMjAwNCwgU2NoaW5kbGVyIGV0IGFs
LiAyMDEzLCBCcm93biBhbmQgR29kZHVobiAyMDE1KTwvRGlzcGxheVRleHQ+PHJlY29yZD48cmVj
LW51bWJlcj41MTg4PC9yZWMtbnVtYmVyPjxmb3JlaWduLWtleXM+PGtleSBhcHA9IkVOIiBkYi1p
ZD0iejJ4dHN2MDA0ZDBkeGxleHg1cDV4OXY2MHg1ZXB2ZnphdGFlIiB0aW1lc3RhbXA9IjE1NTA3
OTU1NjUiPjUxODg8L2tleT48L2ZvcmVpZ24ta2V5cz48cmVmLXR5cGUgbmFtZT0iRWRpdGVkIEJv
b2siPjI4PC9yZWYtdHlwZT48Y29udHJpYnV0b3JzPjxhdXRob3JzPjxhdXRob3I+QnJvd24sIENh
cm9saW5lIEw8L2F1dGhvcj48YXV0aG9yPkdvZGR1aG4sIEFubmEgUjwvYXV0aG9yPjwvYXV0aG9y
cz48L2NvbnRyaWJ1dG9ycz48dGl0bGVzPjx0aXRsZT5Tb2Npb2Vjb25vbWljIGVmZmVjdHMgb2Yg
ZGVjbGluaW5nIHNhbG1vbiBydW5zIG9uIHRoZSBZdWtvbiBSaXZlcjwvdGl0bGU+PC90aXRsZXM+
PG51bWJlcj5UZWNobmljYWwgUGFwZXIgTm8uIDM5ODwvbnVtYmVyPjxkYXRlcz48eWVhcj4yMDE1
PC95ZWFyPjwvZGF0ZXM+PHB1Yi1sb2NhdGlvbj5GYWlyYmFua3M8L3B1Yi1sb2NhdGlvbj48cHVi
bGlzaGVyPkFsYXNrYSBEZXBhcnRtZW50IG9mIEZpc2ggYW5kIEdhbWUsIERpdmlzaW9uIG9mIFN1
YnNpc3RlbmNlPC9wdWJsaXNoZXI+PHVybHM+PC91cmxzPjwvcmVjb3JkPjwvQ2l0ZT48Q2l0ZT48
QXV0aG9yPk5SQzwvQXV0aG9yPjxZZWFyPjIwMDQ8L1llYXI+PFJlY051bT4xMTI2PC9SZWNOdW0+
PHJlY29yZD48cmVjLW51bWJlcj4xMTI2PC9yZWMtbnVtYmVyPjxmb3JlaWduLWtleXM+PGtleSBh
cHA9IkVOIiBkYi1pZD0iejJ4dHN2MDA0ZDBkeGxleHg1cDV4OXY2MHg1ZXB2ZnphdGFlIiB0aW1l
c3RhbXA9IjAiPjExMjY8L2tleT48L2ZvcmVpZ24ta2V5cz48cmVmLXR5cGUgbmFtZT0iQm9vayI+
NjwvcmVmLXR5cGU+PGNvbnRyaWJ1dG9ycz48YXV0aG9ycz48YXV0aG9yPk5SQywgKE5hdGlvbmFs
IFJlc2VhcmNoIENvdW5jaWwpPC9hdXRob3I+PC9hdXRob3JzPjwvY29udHJpYnV0b3JzPjx0aXRs
ZXM+PHRpdGxlPkRldmVsb3BpbmcgYSBSZXNlYXJjaCBhbmQgUmVzdG9yYXRpb24gUGxhbiBmb3Ig
QXJjdGljLVl1a29uLUt1c2tva3dpbSAoV2VzdGVybiBBbGFza2EpIFNhbG1vbjwvdGl0bGU+PC90
aXRsZXM+PHBhZ2VzPjIyNDwvcGFnZXM+PGRhdGVzPjx5ZWFyPjIwMDQ8L3llYXI+PC9kYXRlcz48
cHViLWxvY2F0aW9uPldhc2hpbmd0b24sIEQuQy48L3B1Yi1sb2NhdGlvbj48cHVibGlzaGVyPk5h
dGlvbmFsIEFjYWRlbXkgUHJlc3M8L3B1Ymxpc2hlcj48dXJscz48L3VybHM+PC9yZWNvcmQ+PC9D
aXRlPjxDaXRlPjxBdXRob3I+U2NoaW5kbGVyPC9BdXRob3I+PFllYXI+MjAxMzwvWWVhcj48UmVj
TnVtPjUxODA8L1JlY051bT48cmVjb3JkPjxyZWMtbnVtYmVyPjUxODA8L3JlYy1udW1iZXI+PGZv
cmVpZ24ta2V5cz48a2V5IGFwcD0iRU4iIGRiLWlkPSJ6Mnh0c3YwMDRkMGR4bGV4eDVwNXg5djYw
eDVlcHZmemF0YWUiIHRpbWVzdGFtcD0iMTU0NDY3OTU3NSI+NTE4MDwva2V5PjwvZm9yZWlnbi1r
ZXlzPjxyZWYtdHlwZSBuYW1lPSJSZXBvcnQiPjI3PC9yZWYtdHlwZT48Y29udHJpYnV0b3JzPjxh
dXRob3JzPjxhdXRob3I+U2NoaW5kbGVyLCBEPC9hdXRob3I+PGF1dGhvcj5LcnVlZ2VyLCBDPC9h
dXRob3I+PGF1dGhvcj5CaXNzb24sIFA8L2F1dGhvcj48YXV0aG9yPkJyYWRmb3JkLCBNPC9hdXRo
b3I+PGF1dGhvcj5DbGFyaywgQjwvYXV0aG9yPjxhdXRob3I+Q29uaXR6LCBKPC9hdXRob3I+PGF1
dGhvcj5Ib3dhcmQsIEs8L2F1dGhvcj48YXV0aG9yPkpvbmVzLCBNPC9hdXRob3I+PGF1dGhvcj5N
dXJwaHksIEo8L2F1dGhvcj48YXV0aG9yPk15ZXJzLCBLPC9hdXRob3I+PC9hdXRob3JzPjwvY29u
dHJpYnV0b3JzPjx0aXRsZXM+PHRpdGxlPkFyY3RpYy1ZdWtvbi1LdXNrb2t3aW0gQ2hpbm9vayBz
YWxtb24gcmVzZWFyY2ggYWN0aW9uIHBsYW46IGV2aWRlbmNlIG9mIGRlY2xpbmUgb2YgQ2hpbm9v
ayBzYWxtb24gcG9wdWxhdGlvbnMgYW5kIHJlY29tbWVuZGF0aW9ucyBmb3IgZnV0dXJlIHJlc2Vh
cmNoPC90aXRsZT48c2Vjb25kYXJ5LXRpdGxlPkFZSyBTdXN0YWluYWJsZSBTYWxtb24gSW5pdGlh
dGl2ZTwvc2Vjb25kYXJ5LXRpdGxlPjwvdGl0bGVzPjxwYWdlcz43MDwvcGFnZXM+PGRhdGVzPjx5
ZWFyPjIwMTM8L3llYXI+PC9kYXRlcz48cHViLWxvY2F0aW9uPkFuY2hvcmFnZSwgQWxhc2thPC9w
dWItbG9jYXRpb24+PHVybHM+PC91cmxzPjwvcmVjb3JkPjwvQ2l0ZT48L0VuZE5vdGU+
</w:fldData>
        </w:fldChar>
      </w:r>
      <w:r w:rsidR="00381DAB">
        <w:instrText xml:space="preserve"> ADDIN EN.CITE </w:instrText>
      </w:r>
      <w:r w:rsidR="00381DAB">
        <w:fldChar w:fldCharType="begin">
          <w:fldData xml:space="preserve">PEVuZE5vdGU+PENpdGU+PEF1dGhvcj5Ccm93bjwvQXV0aG9yPjxZZWFyPjIwMTU8L1llYXI+PFJl
Y051bT41MTg4PC9SZWNOdW0+PERpc3BsYXlUZXh0PihOUkMgMjAwNCwgU2NoaW5kbGVyIGV0IGFs
LiAyMDEzLCBCcm93biBhbmQgR29kZHVobiAyMDE1KTwvRGlzcGxheVRleHQ+PHJlY29yZD48cmVj
LW51bWJlcj41MTg4PC9yZWMtbnVtYmVyPjxmb3JlaWduLWtleXM+PGtleSBhcHA9IkVOIiBkYi1p
ZD0iejJ4dHN2MDA0ZDBkeGxleHg1cDV4OXY2MHg1ZXB2ZnphdGFlIiB0aW1lc3RhbXA9IjE1NTA3
OTU1NjUiPjUxODg8L2tleT48L2ZvcmVpZ24ta2V5cz48cmVmLXR5cGUgbmFtZT0iRWRpdGVkIEJv
b2siPjI4PC9yZWYtdHlwZT48Y29udHJpYnV0b3JzPjxhdXRob3JzPjxhdXRob3I+QnJvd24sIENh
cm9saW5lIEw8L2F1dGhvcj48YXV0aG9yPkdvZGR1aG4sIEFubmEgUjwvYXV0aG9yPjwvYXV0aG9y
cz48L2NvbnRyaWJ1dG9ycz48dGl0bGVzPjx0aXRsZT5Tb2Npb2Vjb25vbWljIGVmZmVjdHMgb2Yg
ZGVjbGluaW5nIHNhbG1vbiBydW5zIG9uIHRoZSBZdWtvbiBSaXZlcjwvdGl0bGU+PC90aXRsZXM+
PG51bWJlcj5UZWNobmljYWwgUGFwZXIgTm8uIDM5ODwvbnVtYmVyPjxkYXRlcz48eWVhcj4yMDE1
PC95ZWFyPjwvZGF0ZXM+PHB1Yi1sb2NhdGlvbj5GYWlyYmFua3M8L3B1Yi1sb2NhdGlvbj48cHVi
bGlzaGVyPkFsYXNrYSBEZXBhcnRtZW50IG9mIEZpc2ggYW5kIEdhbWUsIERpdmlzaW9uIG9mIFN1
YnNpc3RlbmNlPC9wdWJsaXNoZXI+PHVybHM+PC91cmxzPjwvcmVjb3JkPjwvQ2l0ZT48Q2l0ZT48
QXV0aG9yPk5SQzwvQXV0aG9yPjxZZWFyPjIwMDQ8L1llYXI+PFJlY051bT4xMTI2PC9SZWNOdW0+
PHJlY29yZD48cmVjLW51bWJlcj4xMTI2PC9yZWMtbnVtYmVyPjxmb3JlaWduLWtleXM+PGtleSBh
cHA9IkVOIiBkYi1pZD0iejJ4dHN2MDA0ZDBkeGxleHg1cDV4OXY2MHg1ZXB2ZnphdGFlIiB0aW1l
c3RhbXA9IjAiPjExMjY8L2tleT48L2ZvcmVpZ24ta2V5cz48cmVmLXR5cGUgbmFtZT0iQm9vayI+
NjwvcmVmLXR5cGU+PGNvbnRyaWJ1dG9ycz48YXV0aG9ycz48YXV0aG9yPk5SQywgKE5hdGlvbmFs
IFJlc2VhcmNoIENvdW5jaWwpPC9hdXRob3I+PC9hdXRob3JzPjwvY29udHJpYnV0b3JzPjx0aXRs
ZXM+PHRpdGxlPkRldmVsb3BpbmcgYSBSZXNlYXJjaCBhbmQgUmVzdG9yYXRpb24gUGxhbiBmb3Ig
QXJjdGljLVl1a29uLUt1c2tva3dpbSAoV2VzdGVybiBBbGFza2EpIFNhbG1vbjwvdGl0bGU+PC90
aXRsZXM+PHBhZ2VzPjIyNDwvcGFnZXM+PGRhdGVzPjx5ZWFyPjIwMDQ8L3llYXI+PC9kYXRlcz48
cHViLWxvY2F0aW9uPldhc2hpbmd0b24sIEQuQy48L3B1Yi1sb2NhdGlvbj48cHVibGlzaGVyPk5h
dGlvbmFsIEFjYWRlbXkgUHJlc3M8L3B1Ymxpc2hlcj48dXJscz48L3VybHM+PC9yZWNvcmQ+PC9D
aXRlPjxDaXRlPjxBdXRob3I+U2NoaW5kbGVyPC9BdXRob3I+PFllYXI+MjAxMzwvWWVhcj48UmVj
TnVtPjUxODA8L1JlY051bT48cmVjb3JkPjxyZWMtbnVtYmVyPjUxODA8L3JlYy1udW1iZXI+PGZv
cmVpZ24ta2V5cz48a2V5IGFwcD0iRU4iIGRiLWlkPSJ6Mnh0c3YwMDRkMGR4bGV4eDVwNXg5djYw
eDVlcHZmemF0YWUiIHRpbWVzdGFtcD0iMTU0NDY3OTU3NSI+NTE4MDwva2V5PjwvZm9yZWlnbi1r
ZXlzPjxyZWYtdHlwZSBuYW1lPSJSZXBvcnQiPjI3PC9yZWYtdHlwZT48Y29udHJpYnV0b3JzPjxh
dXRob3JzPjxhdXRob3I+U2NoaW5kbGVyLCBEPC9hdXRob3I+PGF1dGhvcj5LcnVlZ2VyLCBDPC9h
dXRob3I+PGF1dGhvcj5CaXNzb24sIFA8L2F1dGhvcj48YXV0aG9yPkJyYWRmb3JkLCBNPC9hdXRo
b3I+PGF1dGhvcj5DbGFyaywgQjwvYXV0aG9yPjxhdXRob3I+Q29uaXR6LCBKPC9hdXRob3I+PGF1
dGhvcj5Ib3dhcmQsIEs8L2F1dGhvcj48YXV0aG9yPkpvbmVzLCBNPC9hdXRob3I+PGF1dGhvcj5N
dXJwaHksIEo8L2F1dGhvcj48YXV0aG9yPk15ZXJzLCBLPC9hdXRob3I+PC9hdXRob3JzPjwvY29u
dHJpYnV0b3JzPjx0aXRsZXM+PHRpdGxlPkFyY3RpYy1ZdWtvbi1LdXNrb2t3aW0gQ2hpbm9vayBz
YWxtb24gcmVzZWFyY2ggYWN0aW9uIHBsYW46IGV2aWRlbmNlIG9mIGRlY2xpbmUgb2YgQ2hpbm9v
ayBzYWxtb24gcG9wdWxhdGlvbnMgYW5kIHJlY29tbWVuZGF0aW9ucyBmb3IgZnV0dXJlIHJlc2Vh
cmNoPC90aXRsZT48c2Vjb25kYXJ5LXRpdGxlPkFZSyBTdXN0YWluYWJsZSBTYWxtb24gSW5pdGlh
dGl2ZTwvc2Vjb25kYXJ5LXRpdGxlPjwvdGl0bGVzPjxwYWdlcz43MDwvcGFnZXM+PGRhdGVzPjx5
ZWFyPjIwMTM8L3llYXI+PC9kYXRlcz48cHViLWxvY2F0aW9uPkFuY2hvcmFnZSwgQWxhc2thPC9w
dWItbG9jYXRpb24+PHVybHM+PC91cmxzPjwvcmVjb3JkPjwvQ2l0ZT48L0VuZE5vdGU+
</w:fldData>
        </w:fldChar>
      </w:r>
      <w:r w:rsidR="00381DAB">
        <w:instrText xml:space="preserve"> ADDIN EN.CITE.DATA </w:instrText>
      </w:r>
      <w:r w:rsidR="00381DAB">
        <w:fldChar w:fldCharType="end"/>
      </w:r>
      <w:r w:rsidR="00381DAB">
        <w:fldChar w:fldCharType="separate"/>
      </w:r>
      <w:r w:rsidR="00381DAB">
        <w:rPr>
          <w:noProof/>
        </w:rPr>
        <w:t>(NRC 2004, Schindler et al. 2013, Brown and Godduhn 2015)</w:t>
      </w:r>
      <w:r w:rsidR="00381DAB">
        <w:fldChar w:fldCharType="end"/>
      </w:r>
      <w:r w:rsidRPr="00A87A6D">
        <w:t xml:space="preserve">. The effects of changing wildfire regimes </w:t>
      </w:r>
      <w:r w:rsidR="00381DAB">
        <w:t xml:space="preserve">in this region </w:t>
      </w:r>
      <w:r w:rsidRPr="00A87A6D">
        <w:t xml:space="preserve">on the productivity of salmon </w:t>
      </w:r>
      <w:r>
        <w:t xml:space="preserve">and their habitats </w:t>
      </w:r>
      <w:r w:rsidR="00280017">
        <w:t>are</w:t>
      </w:r>
      <w:r w:rsidRPr="00A87A6D">
        <w:t xml:space="preserve"> </w:t>
      </w:r>
      <w:r w:rsidR="00280017">
        <w:t>poorly</w:t>
      </w:r>
      <w:r w:rsidRPr="00A87A6D">
        <w:t xml:space="preserve"> understood, particularly within the context of other climate-driven changes</w:t>
      </w:r>
      <w:r w:rsidR="00381DAB">
        <w:t xml:space="preserve"> </w:t>
      </w:r>
      <w:r w:rsidR="00381DAB">
        <w:fldChar w:fldCharType="begin">
          <w:fldData xml:space="preserve">PEVuZE5vdGU+PENpdGU+PEF1dGhvcj5Xb2xrZW48L0F1dGhvcj48WWVhcj4yMDExPC9ZZWFyPjxS
ZWNOdW0+MzI1NzwvUmVjTnVtPjxEaXNwbGF5VGV4dD4oV29sa2VuIGV0IGFsLiAyMDExKTwvRGlz
cGxheVRleHQ+PHJlY29yZD48cmVjLW51bWJlcj4zMjU3PC9yZWMtbnVtYmVyPjxmb3JlaWduLWtl
eXM+PGtleSBhcHA9IkVOIiBkYi1pZD0iejJ4dHN2MDA0ZDBkeGxleHg1cDV4OXY2MHg1ZXB2Znph
dGFlIiB0aW1lc3RhbXA9IjE1MDM5NDc1MjQiPjMyNTc8L2tleT48L2ZvcmVpZ24ta2V5cz48cmVm
LXR5cGUgbmFtZT0iSm91cm5hbCBBcnRpY2xlIj4xNzwvcmVmLXR5cGU+PGNvbnRyaWJ1dG9ycz48
YXV0aG9ycz48YXV0aG9yPldvbGtlbiwgSmFuZSBNLjwvYXV0aG9yPjxhdXRob3I+SG9sbGluZ3N3
b3J0aCwgVGVyZXNhIE4uPC9hdXRob3I+PGF1dGhvcj5SdXBwLCBULiBTY290dDwvYXV0aG9yPjxh
dXRob3I+Q2hhcGluLCBGLiBTdHVhcnQ8L2F1dGhvcj48YXV0aG9yPlRyYWlub3IsIFNhcmFoIEYu
PC9hdXRob3I+PGF1dGhvcj5CYXJyZXR0LCBUYXJhIE0uPC9hdXRob3I+PGF1dGhvcj5TdWxsaXZh
biwgUGF0cmljayBGLjwvYXV0aG9yPjxhdXRob3I+TWNHdWlyZSwgQS4gRGF2aWQ8L2F1dGhvcj48
YXV0aG9yPkV1c2tpcmNoZW4sIEV1Z2VuaWUgUy48L2F1dGhvcj48YXV0aG9yPkhlbm5vbiwgUGF1
bCBFLjwvYXV0aG9yPjxhdXRob3I+QmVldmVyLCBFcmlrIEEuPC9hdXRob3I+PGF1dGhvcj5Db25u
LCBKZWZmIFMuPC9hdXRob3I+PGF1dGhvcj5Dcm9uZSwgTGlzYSBLLjwvYXV0aG9yPjxhdXRob3I+
RCZhcG9zO0Ftb3JlLCBEYXZpZCBWLjwvYXV0aG9yPjxhdXRob3I+RnJlc2NvLCBOYW5jeTwvYXV0
aG9yPjxhdXRob3I+SGFubGV5LCBUaG9tYXMgQS48L2F1dGhvcj48YXV0aG9yPktpZWxsYW5kLCBL
bnV0PC9hdXRob3I+PGF1dGhvcj5LcnVzZSwgSmFtZXMgSi48L2F1dGhvcj48YXV0aG9yPlBhdHRl
cnNvbiwgVHJpc3RhPC9hdXRob3I+PGF1dGhvcj5TY2h1dXIsIEVkd2FyZCBBLiBHLjwvYXV0aG9y
PjxhdXRob3I+VmVyYnlsYSwgRGF2aWQgTC48L2F1dGhvcj48YXV0aG9yPllhcmllLCBKb2huPC9h
dXRob3I+PC9hdXRob3JzPjwvY29udHJpYnV0b3JzPjx0aXRsZXM+PHRpdGxlPkV2aWRlbmNlIGFu
ZCBpbXBsaWNhdGlvbnMgb2YgcmVjZW50IGFuZCBwcm9qZWN0ZWQgY2xpbWF0ZSBjaGFuZ2UgaW4g
QWxhc2thJmFwb3M7cyBmb3Jlc3QgZWNvc3lzdGVtczwvdGl0bGU+PHNlY29uZGFyeS10aXRsZT5F
Y29zcGhlcmU8L3NlY29uZGFyeS10aXRsZT48L3RpdGxlcz48cGVyaW9kaWNhbD48ZnVsbC10aXRs
ZT5FY29zcGhlcmU8L2Z1bGwtdGl0bGU+PC9wZXJpb2RpY2FsPjxwYWdlcz4xLTM1PC9wYWdlcz48
dm9sdW1lPjI8L3ZvbHVtZT48bnVtYmVyPjExPC9udW1iZXI+PGtleXdvcmRzPjxrZXl3b3JkPkFs
YXNrYTwva2V5d29yZD48a2V5d29yZD5ib3JlYWwgZm9yZXN0PC9rZXl3b3JkPjxrZXl3b3JkPmNs
aW1hdGUgY2hhbmdlPC9rZXl3b3JkPjxrZXl3b3JkPmNsaW1hdGUgcHJvamVjdGlvbnM8L2tleXdv
cmQ+PGtleXdvcmQ+Y29hc3RhbC10ZW1wZXJhdGUgZm9yZXN0PC9rZXl3b3JkPjxrZXl3b3JkPmNv
bmNlcHR1YWwgZnJhbWV3b3JrPC9rZXl3b3JkPjxrZXl3b3JkPmRpc3R1cmJhbmNlIHJlZ2ltZTwv
a2V5d29yZD48a2V5d29yZD5lY29zeXN0ZW0gc2VydmljZXM8L2tleXdvcmQ+PGtleXdvcmQ+aW5z
ZWN0cyBhbmQgZGlzZWFzZTwva2V5d29yZD48a2V5d29yZD5pbnZhc2l2ZSBzcGVjaWVzPC9rZXl3
b3JkPjxrZXl3b3JkPnBlcm1hZnJvc3Q8L2tleXdvcmQ+PGtleXdvcmQ+d2lsZGZpcmU8L2tleXdv
cmQ+PC9rZXl3b3Jkcz48ZGF0ZXM+PHllYXI+MjAxMTwveWVhcj48L2RhdGVzPjxwdWJsaXNoZXI+
RWNvbG9naWNhbCBTb2NpZXR5IG9mIEFtZXJpY2E8L3B1Ymxpc2hlcj48aXNibj4yMTUwLTg5MjU8
L2lzYm4+PHVybHM+PHJlbGF0ZWQtdXJscz48dXJsPmh0dHA6Ly9keC5kb2kub3JnLzEwLjE4OTAv
RVMxMS0wMDI4OC4xPC91cmw+PC9yZWxhdGVkLXVybHM+PC91cmxzPjxjdXN0b203PmFydDEyNDwv
Y3VzdG9tNz48ZWxlY3Ryb25pYy1yZXNvdXJjZS1udW0+MTAuMTg5MC9FUzExLTAwMjg4LjE8L2Vs
ZWN0cm9uaWMtcmVzb3VyY2UtbnVtPjwvcmVjb3JkPjwvQ2l0ZT48L0VuZE5vdGU+AG==
</w:fldData>
        </w:fldChar>
      </w:r>
      <w:r w:rsidR="00381DAB">
        <w:instrText xml:space="preserve"> ADDIN EN.CITE </w:instrText>
      </w:r>
      <w:r w:rsidR="00381DAB">
        <w:fldChar w:fldCharType="begin">
          <w:fldData xml:space="preserve">PEVuZE5vdGU+PENpdGU+PEF1dGhvcj5Xb2xrZW48L0F1dGhvcj48WWVhcj4yMDExPC9ZZWFyPjxS
ZWNOdW0+MzI1NzwvUmVjTnVtPjxEaXNwbGF5VGV4dD4oV29sa2VuIGV0IGFsLiAyMDExKTwvRGlz
cGxheVRleHQ+PHJlY29yZD48cmVjLW51bWJlcj4zMjU3PC9yZWMtbnVtYmVyPjxmb3JlaWduLWtl
eXM+PGtleSBhcHA9IkVOIiBkYi1pZD0iejJ4dHN2MDA0ZDBkeGxleHg1cDV4OXY2MHg1ZXB2Znph
dGFlIiB0aW1lc3RhbXA9IjE1MDM5NDc1MjQiPjMyNTc8L2tleT48L2ZvcmVpZ24ta2V5cz48cmVm
LXR5cGUgbmFtZT0iSm91cm5hbCBBcnRpY2xlIj4xNzwvcmVmLXR5cGU+PGNvbnRyaWJ1dG9ycz48
YXV0aG9ycz48YXV0aG9yPldvbGtlbiwgSmFuZSBNLjwvYXV0aG9yPjxhdXRob3I+SG9sbGluZ3N3
b3J0aCwgVGVyZXNhIE4uPC9hdXRob3I+PGF1dGhvcj5SdXBwLCBULiBTY290dDwvYXV0aG9yPjxh
dXRob3I+Q2hhcGluLCBGLiBTdHVhcnQ8L2F1dGhvcj48YXV0aG9yPlRyYWlub3IsIFNhcmFoIEYu
PC9hdXRob3I+PGF1dGhvcj5CYXJyZXR0LCBUYXJhIE0uPC9hdXRob3I+PGF1dGhvcj5TdWxsaXZh
biwgUGF0cmljayBGLjwvYXV0aG9yPjxhdXRob3I+TWNHdWlyZSwgQS4gRGF2aWQ8L2F1dGhvcj48
YXV0aG9yPkV1c2tpcmNoZW4sIEV1Z2VuaWUgUy48L2F1dGhvcj48YXV0aG9yPkhlbm5vbiwgUGF1
bCBFLjwvYXV0aG9yPjxhdXRob3I+QmVldmVyLCBFcmlrIEEuPC9hdXRob3I+PGF1dGhvcj5Db25u
LCBKZWZmIFMuPC9hdXRob3I+PGF1dGhvcj5Dcm9uZSwgTGlzYSBLLjwvYXV0aG9yPjxhdXRob3I+
RCZhcG9zO0Ftb3JlLCBEYXZpZCBWLjwvYXV0aG9yPjxhdXRob3I+RnJlc2NvLCBOYW5jeTwvYXV0
aG9yPjxhdXRob3I+SGFubGV5LCBUaG9tYXMgQS48L2F1dGhvcj48YXV0aG9yPktpZWxsYW5kLCBL
bnV0PC9hdXRob3I+PGF1dGhvcj5LcnVzZSwgSmFtZXMgSi48L2F1dGhvcj48YXV0aG9yPlBhdHRl
cnNvbiwgVHJpc3RhPC9hdXRob3I+PGF1dGhvcj5TY2h1dXIsIEVkd2FyZCBBLiBHLjwvYXV0aG9y
PjxhdXRob3I+VmVyYnlsYSwgRGF2aWQgTC48L2F1dGhvcj48YXV0aG9yPllhcmllLCBKb2huPC9h
dXRob3I+PC9hdXRob3JzPjwvY29udHJpYnV0b3JzPjx0aXRsZXM+PHRpdGxlPkV2aWRlbmNlIGFu
ZCBpbXBsaWNhdGlvbnMgb2YgcmVjZW50IGFuZCBwcm9qZWN0ZWQgY2xpbWF0ZSBjaGFuZ2UgaW4g
QWxhc2thJmFwb3M7cyBmb3Jlc3QgZWNvc3lzdGVtczwvdGl0bGU+PHNlY29uZGFyeS10aXRsZT5F
Y29zcGhlcmU8L3NlY29uZGFyeS10aXRsZT48L3RpdGxlcz48cGVyaW9kaWNhbD48ZnVsbC10aXRs
ZT5FY29zcGhlcmU8L2Z1bGwtdGl0bGU+PC9wZXJpb2RpY2FsPjxwYWdlcz4xLTM1PC9wYWdlcz48
dm9sdW1lPjI8L3ZvbHVtZT48bnVtYmVyPjExPC9udW1iZXI+PGtleXdvcmRzPjxrZXl3b3JkPkFs
YXNrYTwva2V5d29yZD48a2V5d29yZD5ib3JlYWwgZm9yZXN0PC9rZXl3b3JkPjxrZXl3b3JkPmNs
aW1hdGUgY2hhbmdlPC9rZXl3b3JkPjxrZXl3b3JkPmNsaW1hdGUgcHJvamVjdGlvbnM8L2tleXdv
cmQ+PGtleXdvcmQ+Y29hc3RhbC10ZW1wZXJhdGUgZm9yZXN0PC9rZXl3b3JkPjxrZXl3b3JkPmNv
bmNlcHR1YWwgZnJhbWV3b3JrPC9rZXl3b3JkPjxrZXl3b3JkPmRpc3R1cmJhbmNlIHJlZ2ltZTwv
a2V5d29yZD48a2V5d29yZD5lY29zeXN0ZW0gc2VydmljZXM8L2tleXdvcmQ+PGtleXdvcmQ+aW5z
ZWN0cyBhbmQgZGlzZWFzZTwva2V5d29yZD48a2V5d29yZD5pbnZhc2l2ZSBzcGVjaWVzPC9rZXl3
b3JkPjxrZXl3b3JkPnBlcm1hZnJvc3Q8L2tleXdvcmQ+PGtleXdvcmQ+d2lsZGZpcmU8L2tleXdv
cmQ+PC9rZXl3b3Jkcz48ZGF0ZXM+PHllYXI+MjAxMTwveWVhcj48L2RhdGVzPjxwdWJsaXNoZXI+
RWNvbG9naWNhbCBTb2NpZXR5IG9mIEFtZXJpY2E8L3B1Ymxpc2hlcj48aXNibj4yMTUwLTg5MjU8
L2lzYm4+PHVybHM+PHJlbGF0ZWQtdXJscz48dXJsPmh0dHA6Ly9keC5kb2kub3JnLzEwLjE4OTAv
RVMxMS0wMDI4OC4xPC91cmw+PC9yZWxhdGVkLXVybHM+PC91cmxzPjxjdXN0b203PmFydDEyNDwv
Y3VzdG9tNz48ZWxlY3Ryb25pYy1yZXNvdXJjZS1udW0+MTAuMTg5MC9FUzExLTAwMjg4LjE8L2Vs
ZWN0cm9uaWMtcmVzb3VyY2UtbnVtPjwvcmVjb3JkPjwvQ2l0ZT48L0VuZE5vdGU+AG==
</w:fldData>
        </w:fldChar>
      </w:r>
      <w:r w:rsidR="00381DAB">
        <w:instrText xml:space="preserve"> ADDIN EN.CITE.DATA </w:instrText>
      </w:r>
      <w:r w:rsidR="00381DAB">
        <w:fldChar w:fldCharType="end"/>
      </w:r>
      <w:r w:rsidR="00381DAB">
        <w:fldChar w:fldCharType="separate"/>
      </w:r>
      <w:r w:rsidR="00381DAB">
        <w:rPr>
          <w:noProof/>
        </w:rPr>
        <w:t>(Wolken et al. 2011)</w:t>
      </w:r>
      <w:r w:rsidR="00381DAB">
        <w:fldChar w:fldCharType="end"/>
      </w:r>
      <w:r w:rsidRPr="00A87A6D">
        <w:t>. In the short term (0-5 years), wildfires can affect habitat quality for salmon though changes such as</w:t>
      </w:r>
      <w:r>
        <w:t xml:space="preserve"> </w:t>
      </w:r>
      <w:r w:rsidRPr="00A87A6D">
        <w:t>increases in water temperature</w:t>
      </w:r>
      <w:r>
        <w:t>,</w:t>
      </w:r>
      <w:r w:rsidRPr="00A87A6D">
        <w:t xml:space="preserve"> changes in invertebrate</w:t>
      </w:r>
      <w:r>
        <w:t>-based</w:t>
      </w:r>
      <w:r w:rsidRPr="00A87A6D">
        <w:t xml:space="preserve"> food supply</w:t>
      </w:r>
      <w:r>
        <w:t>,</w:t>
      </w:r>
      <w:r w:rsidRPr="00A87A6D">
        <w:t xml:space="preserve"> </w:t>
      </w:r>
      <w:r>
        <w:t xml:space="preserve">and </w:t>
      </w:r>
      <w:r w:rsidRPr="00A87A6D">
        <w:t>increased erosion of fire scars</w:t>
      </w:r>
      <w:r>
        <w:t>. Erosion leads</w:t>
      </w:r>
      <w:r w:rsidRPr="00A87A6D">
        <w:t xml:space="preserve"> to elevated sediment loads, turbidity</w:t>
      </w:r>
      <w:r>
        <w:t>,</w:t>
      </w:r>
      <w:r w:rsidRPr="00A87A6D">
        <w:t xml:space="preserve"> and </w:t>
      </w:r>
      <w:r>
        <w:t xml:space="preserve">fine </w:t>
      </w:r>
      <w:r w:rsidRPr="00A87A6D">
        <w:t>drifting debris</w:t>
      </w:r>
      <w:r>
        <w:t>, which juvenile Chinook salmon spend energy pursuing instead of prey</w:t>
      </w:r>
      <w:r w:rsidRPr="00A87A6D">
        <w:t xml:space="preserve">. These changes may affect the survival of Chinook salmon directly during their spawning, egg incubation, and juvenile rearing life stages, as well as indirectly through changes in juvenile growth rates. </w:t>
      </w:r>
      <w:r w:rsidR="00C8285F">
        <w:t>In turn,</w:t>
      </w:r>
      <w:r w:rsidR="00E87ECA" w:rsidRPr="00A87A6D">
        <w:t xml:space="preserve"> juvenile growth </w:t>
      </w:r>
      <w:r w:rsidR="00E87ECA">
        <w:t>can be</w:t>
      </w:r>
      <w:r w:rsidR="00E87ECA" w:rsidRPr="00A87A6D">
        <w:t xml:space="preserve"> an important determinant of survival during subsequent life stages due to size-selective mortality in fresh</w:t>
      </w:r>
      <w:r w:rsidR="00E87ECA">
        <w:t xml:space="preserve"> </w:t>
      </w:r>
      <w:r w:rsidR="00E87ECA" w:rsidRPr="00A87A6D">
        <w:t xml:space="preserve">water and </w:t>
      </w:r>
      <w:r w:rsidR="00C8285F">
        <w:t>in the ocean</w:t>
      </w:r>
      <w:r w:rsidR="00504D6A">
        <w:t xml:space="preserve"> </w:t>
      </w:r>
      <w:r w:rsidR="00504D6A">
        <w:fldChar w:fldCharType="begin">
          <w:fldData xml:space="preserve">PEVuZE5vdGU+PENpdGU+PEF1dGhvcj5CZWFtaXNoPC9BdXRob3I+PFllYXI+MjAwMTwvWWVhcj48
UmVjTnVtPjExMTM8L1JlY051bT48RGlzcGxheVRleHQ+KEJlYW1pc2ggYW5kIE1haG5rZW4gMjAw
MSwgVGhvbXBzb24gYW5kIEJlYXVjaGFtcCAyMDE0LCBIb3dhcmQgZXQgYWwuIDIwMTYpPC9EaXNw
bGF5VGV4dD48cmVjb3JkPjxyZWMtbnVtYmVyPjExMTM8L3JlYy1udW1iZXI+PGZvcmVpZ24ta2V5
cz48a2V5IGFwcD0iRU4iIGRiLWlkPSJ6Mnh0c3YwMDRkMGR4bGV4eDVwNXg5djYweDVlcHZmemF0
YWUiIHRpbWVzdGFtcD0iMCI+MTExMzwva2V5PjwvZm9yZWlnbi1rZXlzPjxyZWYtdHlwZSBuYW1l
PSJKb3VybmFsIEFydGljbGUiPjE3PC9yZWYtdHlwZT48Y29udHJpYnV0b3JzPjxhdXRob3JzPjxh
dXRob3I+QmVhbWlzaCwgUi4gSi48L2F1dGhvcj48YXV0aG9yPk1haG5rZW4sIEMuPC9hdXRob3I+
PC9hdXRob3JzPjwvY29udHJpYnV0b3JzPjx0aXRsZXM+PHRpdGxlPkEgY3JpdGljYWwgc2l6ZSBh
bmQgcGVyaW9kIGh5cG90aGVzaXMgdG8gZXhwbGFpbiBuYXR1cmFsIHJlZ3VsYXRpb24gb2Ygc2Fs
bW9uIGFidW5kYW5jZSBhbmQgdGhlIGxpbmthZ2UgdG8gY2xpbWF0ZSBhbmQgY2xpbWF0ZSBjaGFu
Z2U8L3RpdGxlPjxzZWNvbmRhcnktdGl0bGU+UHJvZ3Jlc3MgSW4gT2NlYW5vZ3JhcGh5PC9zZWNv
bmRhcnktdGl0bGU+PC90aXRsZXM+PHBlcmlvZGljYWw+PGZ1bGwtdGl0bGU+UHJvZ3Jlc3MgaW4g
T2NlYW5vZ3JhcGh5PC9mdWxsLXRpdGxlPjwvcGVyaW9kaWNhbD48cGFnZXM+NDIzLTQzNzwvcGFn
ZXM+PHZvbHVtZT40OTwvdm9sdW1lPjxudW1iZXI+MS00PC9udW1iZXI+PGRhdGVzPjx5ZWFyPjIw
MDE8L3llYXI+PC9kYXRlcz48YWNjZXNzaW9uLW51bT5JU0k6MDAwMTcxMjYxNjAwMDIzPC9hY2Nl
c3Npb24tbnVtPjx1cmxzPjxyZWxhdGVkLXVybHM+PHVybD4mbHQ7R28gdG8gSVNJJmd0OzovLzAw
MDE3MTI2MTYwMDAyMyA8L3VybD48L3JlbGF0ZWQtdXJscz48L3VybHM+PC9yZWNvcmQ+PC9DaXRl
PjxDaXRlPjxBdXRob3I+SG93YXJkPC9BdXRob3I+PFllYXI+MjAxNjwvWWVhcj48UmVjTnVtPjUw
ODU8L1JlY051bT48cmVjb3JkPjxyZWMtbnVtYmVyPjUwODU8L3JlYy1udW1iZXI+PGZvcmVpZ24t
a2V5cz48a2V5IGFwcD0iRU4iIGRiLWlkPSJ6Mnh0c3YwMDRkMGR4bGV4eDVwNXg5djYweDVlcHZm
emF0YWUiIHRpbWVzdGFtcD0iMTUyMTQ4MDI3MiI+NTA4NTwva2V5PjwvZm9yZWlnbi1rZXlzPjxy
ZWYtdHlwZSBuYW1lPSJKb3VybmFsIEFydGljbGUiPjE3PC9yZWYtdHlwZT48Y29udHJpYnV0b3Jz
PjxhdXRob3JzPjxhdXRob3I+SG93YXJkLCBLYXRocmluZSBHPC9hdXRob3I+PGF1dGhvcj5NdXJw
aHksIEphbWVzIE08L2F1dGhvcj48YXV0aG9yPldpbHNvbiwgTG9ybmEgSTwvYXV0aG9yPjxhdXRo
b3I+TW9zcywgSmFtYWwgSDwvYXV0aG9yPjxhdXRob3I+RmFybGV5IEpyLCBFZHdhcmQgVjwvYXV0
aG9yPjwvYXV0aG9ycz48L2NvbnRyaWJ1dG9ycz48dGl0bGVzPjx0aXRsZT5TaXplLXNlbGVjdGl2
ZSBtb3J0YWxpdHkgb2YgQ2hpbm9vayBzYWxtb24gaW4gcmVsYXRpb24gdG8gYm9keSBlbmVyZ3kg
YWZ0ZXIgdGhlIGZpcnN0IHN1bW1lciBpbiBuZWFyc2hvcmUgbWFyaW5lIGhhYml0YXRzPC90aXRs
ZT48c2Vjb25kYXJ5LXRpdGxlPk5vcnRoIFBhY2lmaWMgQW5hZHJvbW91cyBGaXNoIENvbW1pc3Np
b24sIEJ1bGxldGluPC9zZWNvbmRhcnktdGl0bGU+PC90aXRsZXM+PHBhZ2VzPjEtMTE8L3BhZ2Vz
Pjx2b2x1bWU+Njwvdm9sdW1lPjxkYXRlcz48eWVhcj4yMDE2PC95ZWFyPjwvZGF0ZXM+PHVybHM+
PC91cmxzPjwvcmVjb3JkPjwvQ2l0ZT48Q2l0ZT48QXV0aG9yPlRob21wc29uPC9BdXRob3I+PFll
YXI+MjAxNDwvWWVhcj48UmVjTnVtPjI4NDg8L1JlY051bT48cmVjb3JkPjxyZWMtbnVtYmVyPjI4
NDg8L3JlYy1udW1iZXI+PGZvcmVpZ24ta2V5cz48a2V5IGFwcD0iRU4iIGRiLWlkPSJ6Mnh0c3Yw
MDRkMGR4bGV4eDVwNXg5djYweDVlcHZmemF0YWUiIHRpbWVzdGFtcD0iMTQ2MTEwNDg5NSI+Mjg0
ODwva2V5PjwvZm9yZWlnbi1rZXlzPjxyZWYtdHlwZSBuYW1lPSJKb3VybmFsIEFydGljbGUiPjE3
PC9yZWYtdHlwZT48Y29udHJpYnV0b3JzPjxhdXRob3JzPjxhdXRob3I+VGhvbXBzb24sIEphbWll
IE48L2F1dGhvcj48YXV0aG9yPkJlYXVjaGFtcCwgRGF2aWQgQTwvYXV0aG9yPjwvYXV0aG9ycz48
L2NvbnRyaWJ1dG9ycz48dGl0bGVzPjx0aXRsZT5TaXplLXNlbGVjdGl2ZSBtb3J0YWxpdHkgb2Yg
c3RlZWxoZWFkIGR1cmluZyBmcmVzaHdhdGVyIGFuZCBtYXJpbmUgbGlmZSBzdGFnZXMgcmVsYXRl
ZCB0byBmcmVzaHdhdGVyIGdyb3d0aCBpbiB0aGUgU2thZ2l0IFJpdmVyLCBXYXNoaW5ndG9uPC90
aXRsZT48c2Vjb25kYXJ5LXRpdGxlPlRyYW5zYWN0aW9ucyBvZiB0aGUgQW1lcmljYW4gRmlzaGVy
aWVzIFNvY2lldHk8L3NlY29uZGFyeS10aXRsZT48L3RpdGxlcz48cGVyaW9kaWNhbD48ZnVsbC10
aXRsZT5UcmFuc2FjdGlvbnMgb2YgdGhlIEFtZXJpY2FuIEZpc2hlcmllcyBTb2NpZXR5PC9mdWxs
LXRpdGxlPjxhYmJyLTE+VHJhbnNhY3Rpb25zIG9mIHRoZSBBbWVyaWNhbiBGaXNoZXJpZXMgU29j
aWV0eTwvYWJici0xPjwvcGVyaW9kaWNhbD48cGFnZXM+OTEwLTkyNTwvcGFnZXM+PHZvbHVtZT4x
NDM8L3ZvbHVtZT48bnVtYmVyPjQ8L251bWJlcj48ZGF0ZXM+PHllYXI+MjAxNDwveWVhcj48L2Rh
dGVzPjxpc2JuPjAwMDItODQ4NzwvaXNibj48dXJscz48L3VybHM+PC9yZWNvcmQ+PC9DaXRlPjwv
RW5kTm90ZT4A
</w:fldData>
        </w:fldChar>
      </w:r>
      <w:r w:rsidR="00504D6A">
        <w:instrText xml:space="preserve"> ADDIN EN.CITE </w:instrText>
      </w:r>
      <w:r w:rsidR="00504D6A">
        <w:fldChar w:fldCharType="begin">
          <w:fldData xml:space="preserve">PEVuZE5vdGU+PENpdGU+PEF1dGhvcj5CZWFtaXNoPC9BdXRob3I+PFllYXI+MjAwMTwvWWVhcj48
UmVjTnVtPjExMTM8L1JlY051bT48RGlzcGxheVRleHQ+KEJlYW1pc2ggYW5kIE1haG5rZW4gMjAw
MSwgVGhvbXBzb24gYW5kIEJlYXVjaGFtcCAyMDE0LCBIb3dhcmQgZXQgYWwuIDIwMTYpPC9EaXNw
bGF5VGV4dD48cmVjb3JkPjxyZWMtbnVtYmVyPjExMTM8L3JlYy1udW1iZXI+PGZvcmVpZ24ta2V5
cz48a2V5IGFwcD0iRU4iIGRiLWlkPSJ6Mnh0c3YwMDRkMGR4bGV4eDVwNXg5djYweDVlcHZmemF0
YWUiIHRpbWVzdGFtcD0iMCI+MTExMzwva2V5PjwvZm9yZWlnbi1rZXlzPjxyZWYtdHlwZSBuYW1l
PSJKb3VybmFsIEFydGljbGUiPjE3PC9yZWYtdHlwZT48Y29udHJpYnV0b3JzPjxhdXRob3JzPjxh
dXRob3I+QmVhbWlzaCwgUi4gSi48L2F1dGhvcj48YXV0aG9yPk1haG5rZW4sIEMuPC9hdXRob3I+
PC9hdXRob3JzPjwvY29udHJpYnV0b3JzPjx0aXRsZXM+PHRpdGxlPkEgY3JpdGljYWwgc2l6ZSBh
bmQgcGVyaW9kIGh5cG90aGVzaXMgdG8gZXhwbGFpbiBuYXR1cmFsIHJlZ3VsYXRpb24gb2Ygc2Fs
bW9uIGFidW5kYW5jZSBhbmQgdGhlIGxpbmthZ2UgdG8gY2xpbWF0ZSBhbmQgY2xpbWF0ZSBjaGFu
Z2U8L3RpdGxlPjxzZWNvbmRhcnktdGl0bGU+UHJvZ3Jlc3MgSW4gT2NlYW5vZ3JhcGh5PC9zZWNv
bmRhcnktdGl0bGU+PC90aXRsZXM+PHBlcmlvZGljYWw+PGZ1bGwtdGl0bGU+UHJvZ3Jlc3MgaW4g
T2NlYW5vZ3JhcGh5PC9mdWxsLXRpdGxlPjwvcGVyaW9kaWNhbD48cGFnZXM+NDIzLTQzNzwvcGFn
ZXM+PHZvbHVtZT40OTwvdm9sdW1lPjxudW1iZXI+MS00PC9udW1iZXI+PGRhdGVzPjx5ZWFyPjIw
MDE8L3llYXI+PC9kYXRlcz48YWNjZXNzaW9uLW51bT5JU0k6MDAwMTcxMjYxNjAwMDIzPC9hY2Nl
c3Npb24tbnVtPjx1cmxzPjxyZWxhdGVkLXVybHM+PHVybD4mbHQ7R28gdG8gSVNJJmd0OzovLzAw
MDE3MTI2MTYwMDAyMyA8L3VybD48L3JlbGF0ZWQtdXJscz48L3VybHM+PC9yZWNvcmQ+PC9DaXRl
PjxDaXRlPjxBdXRob3I+SG93YXJkPC9BdXRob3I+PFllYXI+MjAxNjwvWWVhcj48UmVjTnVtPjUw
ODU8L1JlY051bT48cmVjb3JkPjxyZWMtbnVtYmVyPjUwODU8L3JlYy1udW1iZXI+PGZvcmVpZ24t
a2V5cz48a2V5IGFwcD0iRU4iIGRiLWlkPSJ6Mnh0c3YwMDRkMGR4bGV4eDVwNXg5djYweDVlcHZm
emF0YWUiIHRpbWVzdGFtcD0iMTUyMTQ4MDI3MiI+NTA4NTwva2V5PjwvZm9yZWlnbi1rZXlzPjxy
ZWYtdHlwZSBuYW1lPSJKb3VybmFsIEFydGljbGUiPjE3PC9yZWYtdHlwZT48Y29udHJpYnV0b3Jz
PjxhdXRob3JzPjxhdXRob3I+SG93YXJkLCBLYXRocmluZSBHPC9hdXRob3I+PGF1dGhvcj5NdXJw
aHksIEphbWVzIE08L2F1dGhvcj48YXV0aG9yPldpbHNvbiwgTG9ybmEgSTwvYXV0aG9yPjxhdXRo
b3I+TW9zcywgSmFtYWwgSDwvYXV0aG9yPjxhdXRob3I+RmFybGV5IEpyLCBFZHdhcmQgVjwvYXV0
aG9yPjwvYXV0aG9ycz48L2NvbnRyaWJ1dG9ycz48dGl0bGVzPjx0aXRsZT5TaXplLXNlbGVjdGl2
ZSBtb3J0YWxpdHkgb2YgQ2hpbm9vayBzYWxtb24gaW4gcmVsYXRpb24gdG8gYm9keSBlbmVyZ3kg
YWZ0ZXIgdGhlIGZpcnN0IHN1bW1lciBpbiBuZWFyc2hvcmUgbWFyaW5lIGhhYml0YXRzPC90aXRs
ZT48c2Vjb25kYXJ5LXRpdGxlPk5vcnRoIFBhY2lmaWMgQW5hZHJvbW91cyBGaXNoIENvbW1pc3Np
b24sIEJ1bGxldGluPC9zZWNvbmRhcnktdGl0bGU+PC90aXRsZXM+PHBhZ2VzPjEtMTE8L3BhZ2Vz
Pjx2b2x1bWU+Njwvdm9sdW1lPjxkYXRlcz48eWVhcj4yMDE2PC95ZWFyPjwvZGF0ZXM+PHVybHM+
PC91cmxzPjwvcmVjb3JkPjwvQ2l0ZT48Q2l0ZT48QXV0aG9yPlRob21wc29uPC9BdXRob3I+PFll
YXI+MjAxNDwvWWVhcj48UmVjTnVtPjI4NDg8L1JlY051bT48cmVjb3JkPjxyZWMtbnVtYmVyPjI4
NDg8L3JlYy1udW1iZXI+PGZvcmVpZ24ta2V5cz48a2V5IGFwcD0iRU4iIGRiLWlkPSJ6Mnh0c3Yw
MDRkMGR4bGV4eDVwNXg5djYweDVlcHZmemF0YWUiIHRpbWVzdGFtcD0iMTQ2MTEwNDg5NSI+Mjg0
ODwva2V5PjwvZm9yZWlnbi1rZXlzPjxyZWYtdHlwZSBuYW1lPSJKb3VybmFsIEFydGljbGUiPjE3
PC9yZWYtdHlwZT48Y29udHJpYnV0b3JzPjxhdXRob3JzPjxhdXRob3I+VGhvbXBzb24sIEphbWll
IE48L2F1dGhvcj48YXV0aG9yPkJlYXVjaGFtcCwgRGF2aWQgQTwvYXV0aG9yPjwvYXV0aG9ycz48
L2NvbnRyaWJ1dG9ycz48dGl0bGVzPjx0aXRsZT5TaXplLXNlbGVjdGl2ZSBtb3J0YWxpdHkgb2Yg
c3RlZWxoZWFkIGR1cmluZyBmcmVzaHdhdGVyIGFuZCBtYXJpbmUgbGlmZSBzdGFnZXMgcmVsYXRl
ZCB0byBmcmVzaHdhdGVyIGdyb3d0aCBpbiB0aGUgU2thZ2l0IFJpdmVyLCBXYXNoaW5ndG9uPC90
aXRsZT48c2Vjb25kYXJ5LXRpdGxlPlRyYW5zYWN0aW9ucyBvZiB0aGUgQW1lcmljYW4gRmlzaGVy
aWVzIFNvY2lldHk8L3NlY29uZGFyeS10aXRsZT48L3RpdGxlcz48cGVyaW9kaWNhbD48ZnVsbC10
aXRsZT5UcmFuc2FjdGlvbnMgb2YgdGhlIEFtZXJpY2FuIEZpc2hlcmllcyBTb2NpZXR5PC9mdWxs
LXRpdGxlPjxhYmJyLTE+VHJhbnNhY3Rpb25zIG9mIHRoZSBBbWVyaWNhbiBGaXNoZXJpZXMgU29j
aWV0eTwvYWJici0xPjwvcGVyaW9kaWNhbD48cGFnZXM+OTEwLTkyNTwvcGFnZXM+PHZvbHVtZT4x
NDM8L3ZvbHVtZT48bnVtYmVyPjQ8L251bWJlcj48ZGF0ZXM+PHllYXI+MjAxNDwveWVhcj48L2Rh
dGVzPjxpc2JuPjAwMDItODQ4NzwvaXNibj48dXJscz48L3VybHM+PC9yZWNvcmQ+PC9DaXRlPjwv
RW5kTm90ZT4A
</w:fldData>
        </w:fldChar>
      </w:r>
      <w:r w:rsidR="00504D6A">
        <w:instrText xml:space="preserve"> ADDIN EN.CITE.DATA </w:instrText>
      </w:r>
      <w:r w:rsidR="00504D6A">
        <w:fldChar w:fldCharType="end"/>
      </w:r>
      <w:r w:rsidR="00504D6A">
        <w:fldChar w:fldCharType="separate"/>
      </w:r>
      <w:r w:rsidR="00504D6A">
        <w:rPr>
          <w:noProof/>
        </w:rPr>
        <w:t>(Beamish and Mahnken 2001, Thompson and Beauchamp 2014, Howard et al. 2016)</w:t>
      </w:r>
      <w:r w:rsidR="00504D6A">
        <w:fldChar w:fldCharType="end"/>
      </w:r>
      <w:r w:rsidR="00E87ECA" w:rsidRPr="00A87A6D">
        <w:t xml:space="preserve">. </w:t>
      </w:r>
    </w:p>
    <w:p w14:paraId="3CA2CFD3" w14:textId="77777777" w:rsidR="00E87ECA" w:rsidRDefault="00E87ECA" w:rsidP="00856414"/>
    <w:p w14:paraId="1BC8DEC9" w14:textId="5071DEB4" w:rsidR="00445547" w:rsidRPr="00A87A6D" w:rsidRDefault="00445547" w:rsidP="00856414">
      <w:r w:rsidRPr="00445547">
        <w:t xml:space="preserve">Several studies have examined the observed or potential effects of wildfire on stream salmonids, including Chinook salmon, in the contiguous United States. For example, Burton </w:t>
      </w:r>
      <w:r w:rsidRPr="00445547">
        <w:fldChar w:fldCharType="begin"/>
      </w:r>
      <w:r w:rsidRPr="00445547">
        <w:instrText xml:space="preserve"> ADDIN EN.CITE &lt;EndNote&gt;&lt;Cite ExcludeAuth="1"&gt;&lt;Author&gt;Burton&lt;/Author&gt;&lt;Year&gt;2005&lt;/Year&gt;&lt;RecNum&gt;5325&lt;/RecNum&gt;&lt;DisplayText&gt;(2005)&lt;/DisplayText&gt;&lt;record&gt;&lt;rec-number&gt;5325&lt;/rec-number&gt;&lt;foreign-keys&gt;&lt;key app="EN" db-id="z2xtsv004d0dxlexx5p5x9v60x5epvfzatae" timestamp="1596728701"&gt;5325&lt;/key&gt;&lt;/foreign-keys&gt;&lt;ref-type name="Journal Article"&gt;17&lt;/ref-type&gt;&lt;contributors&gt;&lt;authors&gt;&lt;author&gt;Burton, Timothy A.&lt;/author&gt;&lt;/authors&gt;&lt;/contributors&gt;&lt;titles&gt;&lt;title&gt;Fish and stream habitat risks from uncharacteristic wildfire: Observations from 17 years of fire-related disturbances on the Boise National Forest, Idaho&lt;/title&gt;&lt;secondary-title&gt;Forest Ecology and Management&lt;/secondary-title&gt;&lt;/titles&gt;&lt;periodical&gt;&lt;full-title&gt;Forest Ecology and Management&lt;/full-title&gt;&lt;/periodical&gt;&lt;pages&gt;140-149&lt;/pages&gt;&lt;volume&gt;211&lt;/volume&gt;&lt;number&gt;1&lt;/number&gt;&lt;keywords&gt;&lt;keyword&gt;Salmonids&lt;/keyword&gt;&lt;keyword&gt;Imperiled fishes&lt;/keyword&gt;&lt;keyword&gt;Wildfire&lt;/keyword&gt;&lt;keyword&gt;Floods&lt;/keyword&gt;&lt;keyword&gt;Debris flows&lt;/keyword&gt;&lt;/keywords&gt;&lt;dates&gt;&lt;year&gt;2005&lt;/year&gt;&lt;pub-dates&gt;&lt;date&gt;2005/06/06/&lt;/date&gt;&lt;/pub-dates&gt;&lt;/dates&gt;&lt;isbn&gt;0378-1127&lt;/isbn&gt;&lt;urls&gt;&lt;related-urls&gt;&lt;url&gt;http://www.sciencedirect.com/science/article/pii/S0378112705000599&lt;/url&gt;&lt;/related-urls&gt;&lt;/urls&gt;&lt;electronic-resource-num&gt;https://doi.org/10.1016/j.foreco.2005.02.063&lt;/electronic-resource-num&gt;&lt;/record&gt;&lt;/Cite&gt;&lt;/EndNote&gt;</w:instrText>
      </w:r>
      <w:r w:rsidRPr="00445547">
        <w:fldChar w:fldCharType="separate"/>
      </w:r>
      <w:r w:rsidRPr="00445547">
        <w:t>(2005)</w:t>
      </w:r>
      <w:r w:rsidRPr="00445547">
        <w:fldChar w:fldCharType="end"/>
      </w:r>
      <w:r w:rsidRPr="00445547">
        <w:t xml:space="preserve"> found that severe wildfires in Idaho watersheds were associated with short-term reductions in salmonid density, but fish populations recovered rapidly, and then improved dramatically within 5-10 years. </w:t>
      </w:r>
      <w:proofErr w:type="spellStart"/>
      <w:r w:rsidRPr="00445547">
        <w:t>Flitcroft</w:t>
      </w:r>
      <w:proofErr w:type="spellEnd"/>
      <w:r w:rsidRPr="00445547">
        <w:t xml:space="preserve"> et al. </w:t>
      </w:r>
      <w:r w:rsidRPr="00445547">
        <w:fldChar w:fldCharType="begin"/>
      </w:r>
      <w:r w:rsidRPr="00445547">
        <w:instrText xml:space="preserve"> ADDIN EN.CITE &lt;EndNote&gt;&lt;Cite ExcludeAuth="1"&gt;&lt;Author&gt;Flitcroft&lt;/Author&gt;&lt;Year&gt;2016&lt;/Year&gt;&lt;RecNum&gt;3129&lt;/RecNum&gt;&lt;DisplayText&gt;(2016)&lt;/DisplayText&gt;&lt;record&gt;&lt;rec-number&gt;3129&lt;/rec-number&gt;&lt;foreign-keys&gt;&lt;key app="EN" db-id="z2xtsv004d0dxlexx5p5x9v60x5epvfzatae" timestamp="1476323639"&gt;3129&lt;/key&gt;&lt;/foreign-keys&gt;&lt;ref-type name="Journal Article"&gt;17&lt;/ref-type&gt;&lt;contributors&gt;&lt;authors&gt;&lt;author&gt;Flitcroft, Rebecca L.&lt;/author&gt;&lt;author&gt;Falke, Jeffrey A.&lt;/author&gt;&lt;author&gt;Reeves, Gordon H.&lt;/author&gt;&lt;author&gt;Hessburg, Paul F.&lt;/author&gt;&lt;author&gt;McNyset, Kris M.&lt;/author&gt;&lt;author&gt;Benda, Lee E.&lt;/author&gt;&lt;/authors&gt;&lt;/contributors&gt;&lt;titles&gt;&lt;title&gt;Wildfire may increase habitat quality for spring Chinook salmon in the Wenatchee River subbasin, WA, USA&lt;/title&gt;&lt;secondary-title&gt;Forest Ecology and Management&lt;/secondary-title&gt;&lt;/titles&gt;&lt;periodical&gt;&lt;full-title&gt;Forest Ecology and Management&lt;/full-title&gt;&lt;/periodical&gt;&lt;pages&gt;126-140&lt;/pages&gt;&lt;volume&gt;359&lt;/volume&gt;&lt;keywords&gt;&lt;keyword&gt;Wildfire&lt;/keyword&gt;&lt;keyword&gt;Spring Chinook salmon&lt;/keyword&gt;&lt;keyword&gt;Watershed-scale&lt;/keyword&gt;&lt;keyword&gt;Population resilience&lt;/keyword&gt;&lt;keyword&gt;Bayesian model&lt;/keyword&gt;&lt;keyword&gt;Life stages&lt;/keyword&gt;&lt;/keywords&gt;&lt;dates&gt;&lt;year&gt;2016&lt;/year&gt;&lt;pub-dates&gt;&lt;date&gt;1/1/&lt;/date&gt;&lt;/pub-dates&gt;&lt;/dates&gt;&lt;isbn&gt;0378-1127&lt;/isbn&gt;&lt;urls&gt;&lt;related-urls&gt;&lt;url&gt;http://www.sciencedirect.com/science/article/pii/S0378112715005447&lt;/url&gt;&lt;/related-urls&gt;&lt;/urls&gt;&lt;electronic-resource-num&gt;http://dx.doi.org/10.1016/j.foreco.2015.09.049&lt;/electronic-resource-num&gt;&lt;/record&gt;&lt;/Cite&gt;&lt;/EndNote&gt;</w:instrText>
      </w:r>
      <w:r w:rsidRPr="00445547">
        <w:fldChar w:fldCharType="separate"/>
      </w:r>
      <w:r w:rsidRPr="00445547">
        <w:t>(2016)</w:t>
      </w:r>
      <w:r w:rsidRPr="00445547">
        <w:fldChar w:fldCharType="end"/>
      </w:r>
      <w:r w:rsidRPr="00445547">
        <w:t xml:space="preserve"> found that wildfire may increase wood delivery and thereby improve habitat quality for juvenile Chinook salmon in the Wenatchee River, Washington. Harris et al. </w:t>
      </w:r>
      <w:r w:rsidRPr="00445547">
        <w:fldChar w:fldCharType="begin"/>
      </w:r>
      <w:r w:rsidRPr="00445547">
        <w:instrText xml:space="preserve"> ADDIN EN.CITE &lt;EndNote&gt;&lt;Cite ExcludeAuth="1"&gt;&lt;Author&gt;Harris&lt;/Author&gt;&lt;Year&gt;2018&lt;/Year&gt;&lt;RecNum&gt;5324&lt;/RecNum&gt;&lt;DisplayText&gt;(2018)&lt;/DisplayText&gt;&lt;record&gt;&lt;rec-number&gt;5324&lt;/rec-number&gt;&lt;foreign-keys&gt;&lt;key app="EN" db-id="z2xtsv004d0dxlexx5p5x9v60x5epvfzatae" timestamp="1596728547"&gt;5324&lt;/key&gt;&lt;/foreign-keys&gt;&lt;ref-type name="Journal Article"&gt;17&lt;/ref-type&gt;&lt;contributors&gt;&lt;authors&gt;&lt;author&gt;Harris, Hannah E.&lt;/author&gt;&lt;author&gt;Baxter, Colden V.&lt;/author&gt;&lt;author&gt;Davis, John M.&lt;/author&gt;&lt;/authors&gt;&lt;/contributors&gt;&lt;titles&gt;&lt;title&gt;Wildfire and debris flows affect prey subsidies with implications for riparian and riverine predators&lt;/title&gt;&lt;secondary-title&gt;Aquatic Sciences&lt;/secondary-title&gt;&lt;/titles&gt;&lt;pages&gt;37&lt;/pages&gt;&lt;volume&gt;80&lt;/volume&gt;&lt;number&gt;4&lt;/number&gt;&lt;dates&gt;&lt;year&gt;2018&lt;/year&gt;&lt;pub-dates&gt;&lt;date&gt;2018/08/16&lt;/date&gt;&lt;/pub-dates&gt;&lt;/dates&gt;&lt;isbn&gt;1420-9055&lt;/isbn&gt;&lt;urls&gt;&lt;related-urls&gt;&lt;url&gt;https://doi.org/10.1007/s00027-018-0589-9&lt;/url&gt;&lt;/related-urls&gt;&lt;/urls&gt;&lt;electronic-resource-num&gt;10.1007/s00027-018-0589-9&lt;/electronic-resource-num&gt;&lt;/record&gt;&lt;/Cite&gt;&lt;/EndNote&gt;</w:instrText>
      </w:r>
      <w:r w:rsidRPr="00445547">
        <w:fldChar w:fldCharType="separate"/>
      </w:r>
      <w:r w:rsidRPr="00445547">
        <w:t>(2018)</w:t>
      </w:r>
      <w:r w:rsidRPr="00445547">
        <w:fldChar w:fldCharType="end"/>
      </w:r>
      <w:r w:rsidRPr="00445547">
        <w:t xml:space="preserve"> found that trout in the Salmon River, Idaho, preferentially selected and defended habitats at confluences with tributaries draining burned habitats, which had greater drifting invertebrate densities. However, little empirical information is available regarding the effects of wildfire on salmon in Alaskan or northern Canadian boreal forests </w:t>
      </w:r>
      <w:r w:rsidRPr="00445547">
        <w:fldChar w:fldCharType="begin"/>
      </w:r>
      <w:r w:rsidRPr="00445547">
        <w:instrText xml:space="preserve"> ADDIN EN.CITE &lt;EndNote&gt;&lt;Cite&gt;&lt;Author&gt;Nelson&lt;/Author&gt;&lt;Year&gt;2008&lt;/Year&gt;&lt;RecNum&gt;5332&lt;/RecNum&gt;&lt;DisplayText&gt;(Nelson et al. 2008)&lt;/DisplayText&gt;&lt;record&gt;&lt;rec-number&gt;5332&lt;/rec-number&gt;&lt;foreign-keys&gt;&lt;key app="EN" db-id="z2xtsv004d0dxlexx5p5x9v60x5epvfzatae" timestamp="1596729763"&gt;5332&lt;/key&gt;&lt;/foreign-keys&gt;&lt;ref-type name="Journal Article"&gt;17&lt;/ref-type&gt;&lt;contributors&gt;&lt;authors&gt;&lt;author&gt;Nelson, Joanna L.&lt;/author&gt;&lt;author&gt;Zavaleta, Erika S.&lt;/author&gt;&lt;author&gt;Chapin, F. Stuart&lt;/author&gt;&lt;/authors&gt;&lt;/contributors&gt;&lt;titles&gt;&lt;title&gt;Boreal Fire Effects on Subsistence Resources in Alaska and Adjacent Canada&lt;/title&gt;&lt;secondary-title&gt;Ecosystems&lt;/secondary-title&gt;&lt;/titles&gt;&lt;periodical&gt;&lt;full-title&gt;Ecosystems&lt;/full-title&gt;&lt;/periodical&gt;&lt;pages&gt;156-171&lt;/pages&gt;&lt;volume&gt;11&lt;/volume&gt;&lt;number&gt;1&lt;/number&gt;&lt;dates&gt;&lt;year&gt;2008&lt;/year&gt;&lt;pub-dates&gt;&lt;date&gt;2008/02/01&lt;/date&gt;&lt;/pub-dates&gt;&lt;/dates&gt;&lt;isbn&gt;1435-0629&lt;/isbn&gt;&lt;urls&gt;&lt;related-urls&gt;&lt;url&gt;https://doi.org/10.1007/s10021-007-9114-z&lt;/url&gt;&lt;/related-urls&gt;&lt;/urls&gt;&lt;electronic-resource-num&gt;10.1007/s10021-007-9114-z&lt;/electronic-resource-num&gt;&lt;/record&gt;&lt;/Cite&gt;&lt;/EndNote&gt;</w:instrText>
      </w:r>
      <w:r w:rsidRPr="00445547">
        <w:fldChar w:fldCharType="separate"/>
      </w:r>
      <w:r w:rsidRPr="00445547">
        <w:t>(Nelson et al. 2008)</w:t>
      </w:r>
      <w:r w:rsidRPr="00445547">
        <w:fldChar w:fldCharType="end"/>
      </w:r>
      <w:r w:rsidRPr="00445547">
        <w:t xml:space="preserve">. Wildfire might be expected to </w:t>
      </w:r>
      <w:r w:rsidR="00E87ECA">
        <w:t xml:space="preserve">influence </w:t>
      </w:r>
      <w:r w:rsidRPr="00445547">
        <w:t>Alaskan salmon</w:t>
      </w:r>
      <w:r w:rsidR="00E87ECA">
        <w:t xml:space="preserve"> in both positive and negative ways</w:t>
      </w:r>
      <w:r w:rsidRPr="00445547">
        <w:t xml:space="preserve">, based on the responses </w:t>
      </w:r>
      <w:r w:rsidR="00280017">
        <w:t>documented</w:t>
      </w:r>
      <w:r w:rsidRPr="00445547">
        <w:t xml:space="preserve"> in more southerly rivers and the particular traits of Alaskan boreal forests and salmon populations </w:t>
      </w:r>
      <w:r w:rsidRPr="00445547">
        <w:fldChar w:fldCharType="begin"/>
      </w:r>
      <w:r w:rsidRPr="00445547">
        <w:instrText xml:space="preserve"> ADDIN EN.CITE &lt;EndNote&gt;&lt;Cite&gt;&lt;Author&gt;Schoen&lt;/Author&gt;&lt;Year&gt;2017&lt;/Year&gt;&lt;RecNum&gt;5081&lt;/RecNum&gt;&lt;DisplayText&gt;(Schoen et al. 2017)&lt;/DisplayText&gt;&lt;record&gt;&lt;rec-number&gt;5081&lt;/rec-number&gt;&lt;foreign-keys&gt;&lt;key app="EN" db-id="z2xtsv004d0dxlexx5p5x9v60x5epvfzatae" timestamp="1521480272"&gt;5081&lt;/key&gt;&lt;/foreign-keys&gt;&lt;ref-type name="Journal Article"&gt;17&lt;/ref-type&gt;&lt;contributors&gt;&lt;authors&gt;&lt;author&gt;Schoen, Erik R.&lt;/author&gt;&lt;author&gt;Wipfli, Mark S.&lt;/author&gt;&lt;author&gt;Trammell, E. Jamie&lt;/author&gt;&lt;author&gt;Rinella, Daniel J.&lt;/author&gt;&lt;author&gt;Floyd, Angelica L.&lt;/author&gt;&lt;author&gt;Grunblatt, Jess&lt;/author&gt;&lt;author&gt;McCarthy, Molly D.&lt;/author&gt;&lt;author&gt;Meyer, Benjamin E.&lt;/author&gt;&lt;author&gt;Morton, John M.&lt;/author&gt;&lt;author&gt;Powell, James E.&lt;/author&gt;&lt;author&gt;Prakash, Anupma&lt;/author&gt;&lt;author&gt;Reimer, Matthew N.&lt;/author&gt;&lt;author&gt;Stuefer, Svetlana L.&lt;/author&gt;&lt;author&gt;Toniolo, Horacio&lt;/author&gt;&lt;author&gt;Wells, Brett M.&lt;/author&gt;&lt;author&gt;Witmer, Frank D. W.&lt;/author&gt;&lt;/authors&gt;&lt;/contributors&gt;&lt;titles&gt;&lt;title&gt;Future of Pacific Salmon in the Face of Environmental Change: Lessons from One of the World&amp;apos;s Remaining Productive Salmon Regions&lt;/title&gt;&lt;secondary-title&gt;Fisheries&lt;/secondary-title&gt;&lt;/titles&gt;&lt;periodical&gt;&lt;full-title&gt;Fisheries&lt;/full-title&gt;&lt;/periodical&gt;&lt;pages&gt;538-553&lt;/pages&gt;&lt;volume&gt;42&lt;/volume&gt;&lt;number&gt;10&lt;/number&gt;&lt;dates&gt;&lt;year&gt;2017&lt;/year&gt;&lt;pub-dates&gt;&lt;date&gt;2017/10/03&lt;/date&gt;&lt;/pub-dates&gt;&lt;/dates&gt;&lt;publisher&gt;Taylor &amp;amp; Francis&lt;/publisher&gt;&lt;isbn&gt;0363-2415&lt;/isbn&gt;&lt;urls&gt;&lt;related-urls&gt;&lt;url&gt;http://dx.doi.org/10.1080/03632415.2017.1374251&lt;/url&gt;&lt;/related-urls&gt;&lt;/urls&gt;&lt;electronic-resource-num&gt;10.1080/03632415.2017.1374251&lt;/electronic-resource-num&gt;&lt;/record&gt;&lt;/Cite&gt;&lt;/EndNote&gt;</w:instrText>
      </w:r>
      <w:r w:rsidRPr="00445547">
        <w:fldChar w:fldCharType="separate"/>
      </w:r>
      <w:r w:rsidRPr="00445547">
        <w:t>(Schoen et al. 2017)</w:t>
      </w:r>
      <w:r w:rsidRPr="00445547">
        <w:fldChar w:fldCharType="end"/>
      </w:r>
      <w:r w:rsidRPr="00445547">
        <w:t xml:space="preserve">. An analysis of freshwater fish distributional patterns found no effect of fire history on juvenile salmon presence in surveyed streams </w:t>
      </w:r>
      <w:r w:rsidRPr="00445547">
        <w:fldChar w:fldCharType="begin"/>
      </w:r>
      <w:r w:rsidRPr="00445547">
        <w:instrText xml:space="preserve"> ADDIN EN.CITE &lt;EndNote&gt;&lt;Cite&gt;&lt;Author&gt;Murdoch&lt;/Author&gt;&lt;Year&gt;2020&lt;/Year&gt;&lt;RecNum&gt;5323&lt;/RecNum&gt;&lt;DisplayText&gt;(Murdoch et al. 2020)&lt;/DisplayText&gt;&lt;record&gt;&lt;rec-number&gt;5323&lt;/rec-number&gt;&lt;foreign-keys&gt;&lt;key app="EN" db-id="z2xtsv004d0dxlexx5p5x9v60x5epvfzatae" timestamp="1594154775"&gt;5323&lt;/key&gt;&lt;/foreign-keys&gt;&lt;ref-type name="Journal Article"&gt;17&lt;/ref-type&gt;&lt;contributors&gt;&lt;authors&gt;&lt;author&gt;Murdoch, Alyssa&lt;/author&gt;&lt;author&gt;Mantyka-Pringle, Chrystal&lt;/author&gt;&lt;author&gt;Sharma, Sapna&lt;/author&gt;&lt;/authors&gt;&lt;/contributors&gt;&lt;titles&gt;&lt;title&gt;Impacts of co-occurring environmental changes on Alaskan stream fishes&lt;/title&gt;&lt;secondary-title&gt;Freshwater Biology&lt;/secondary-title&gt;&lt;/titles&gt;&lt;periodical&gt;&lt;full-title&gt;Freshwater Biology&lt;/full-title&gt;&lt;/periodical&gt;&lt;volume&gt;n/a&lt;/volume&gt;&lt;number&gt;n/a&lt;/number&gt;&lt;dates&gt;&lt;year&gt;2020&lt;/year&gt;&lt;/dates&gt;&lt;isbn&gt;0046-5070&lt;/isbn&gt;&lt;urls&gt;&lt;related-urls&gt;&lt;url&gt;https://onlinelibrary.wiley.com/doi/abs/10.1111/fwb.13569&lt;/url&gt;&lt;/related-urls&gt;&lt;/urls&gt;&lt;electronic-resource-num&gt;10.1111/fwb.13569&lt;/electronic-resource-num&gt;&lt;/record&gt;&lt;/Cite&gt;&lt;/EndNote&gt;</w:instrText>
      </w:r>
      <w:r w:rsidRPr="00445547">
        <w:fldChar w:fldCharType="separate"/>
      </w:r>
      <w:r w:rsidRPr="00445547">
        <w:t>(Murdoch et al. 2020)</w:t>
      </w:r>
      <w:r w:rsidRPr="00445547">
        <w:fldChar w:fldCharType="end"/>
      </w:r>
      <w:r w:rsidRPr="00445547">
        <w:t>, however potential effects on salmon density, growth, or productivity were not examined.</w:t>
      </w:r>
    </w:p>
    <w:p w14:paraId="13F2A877" w14:textId="77777777" w:rsidR="00856414" w:rsidRPr="00A87A6D" w:rsidRDefault="00856414" w:rsidP="00856414"/>
    <w:p w14:paraId="1CF85969" w14:textId="1E4B6B56" w:rsidR="009460A5" w:rsidRDefault="0074005A" w:rsidP="009460A5">
      <w:r>
        <w:t>Two</w:t>
      </w:r>
      <w:r w:rsidR="00856414" w:rsidRPr="00A87A6D">
        <w:t xml:space="preserve"> recent burn</w:t>
      </w:r>
      <w:r>
        <w:t>s</w:t>
      </w:r>
      <w:r w:rsidR="00856414" w:rsidRPr="00A87A6D">
        <w:t xml:space="preserve"> </w:t>
      </w:r>
      <w:r w:rsidR="00856414">
        <w:t>within the</w:t>
      </w:r>
      <w:r w:rsidR="00856414" w:rsidRPr="00A87A6D">
        <w:t xml:space="preserve"> well-studied Chena River </w:t>
      </w:r>
      <w:r>
        <w:t xml:space="preserve">watershed </w:t>
      </w:r>
      <w:r w:rsidR="00856414" w:rsidRPr="00A87A6D">
        <w:t>provide a valuable opportunity to estimate short-term effects of wildfire on Chinook salmon</w:t>
      </w:r>
      <w:r w:rsidR="00856414">
        <w:t xml:space="preserve"> and their food supplies</w:t>
      </w:r>
      <w:r w:rsidR="00856414" w:rsidRPr="00A87A6D">
        <w:t xml:space="preserve">. The Chena River is home to second-largest </w:t>
      </w:r>
      <w:r w:rsidR="00856414">
        <w:t xml:space="preserve">known </w:t>
      </w:r>
      <w:r w:rsidR="00856414" w:rsidRPr="00A87A6D">
        <w:t>population of Chinook salmon in the Yukon River basin</w:t>
      </w:r>
      <w:r w:rsidR="00856414">
        <w:t>, based on long-term average spawning escapement</w:t>
      </w:r>
      <w:r w:rsidR="00024AE4">
        <w:t xml:space="preserve"> </w:t>
      </w:r>
      <w:r w:rsidR="00024AE4">
        <w:fldChar w:fldCharType="begin"/>
      </w:r>
      <w:r w:rsidR="00024AE4">
        <w:instrText xml:space="preserve"> ADDIN EN.CITE &lt;EndNote&gt;&lt;Cite&gt;&lt;Author&gt;Brown&lt;/Author&gt;&lt;Year&gt;2017&lt;/Year&gt;&lt;RecNum&gt;5109&lt;/RecNum&gt;&lt;DisplayText&gt;(Brown et al. 2017)&lt;/DisplayText&gt;&lt;record&gt;&lt;rec-number&gt;5109&lt;/rec-number&gt;&lt;foreign-keys&gt;&lt;key app="EN" db-id="z2xtsv004d0dxlexx5p5x9v60x5epvfzatae" timestamp="1524177764"&gt;5109&lt;/key&gt;&lt;/foreign-keys&gt;&lt;ref-type name="Journal Article"&gt;17&lt;/ref-type&gt;&lt;contributors&gt;&lt;authors&gt;&lt;author&gt;Randy J. Brown&lt;/author&gt;&lt;author&gt;Al von Finster&lt;/author&gt;&lt;author&gt;Robert J. Henszey&lt;/author&gt;&lt;author&gt;John H. Eiler&lt;/author&gt;&lt;/authors&gt;&lt;/contributors&gt;&lt;titles&gt;&lt;title&gt;Catalog of Chinook salmon spawning areas in Yukon River Basin in Canada and United States&lt;/title&gt;&lt;secondary-title&gt;Journal of Fish and Wildlife Management&lt;/secondary-title&gt;&lt;/titles&gt;&lt;periodical&gt;&lt;full-title&gt;Journal of Fish and Wildlife Management&lt;/full-title&gt;&lt;/periodical&gt;&lt;pages&gt;558-586&lt;/pages&gt;&lt;volume&gt;8&lt;/volume&gt;&lt;number&gt;2&lt;/number&gt;&lt;keywords&gt;&lt;keyword&gt;Chinook Salmon,spawning,Yukon River&lt;/keyword&gt;&lt;/keywords&gt;&lt;dates&gt;&lt;year&gt;2017&lt;/year&gt;&lt;/dates&gt;&lt;urls&gt;&lt;related-urls&gt;&lt;url&gt;http://www.fwspubs.org/doi/abs/10.3996/052017-JFWM-045&lt;/url&gt;&lt;/related-urls&gt;&lt;/urls&gt;&lt;electronic-resource-num&gt;10.3996/052017-jfwm-045&lt;/electronic-resource-num&gt;&lt;/record&gt;&lt;/Cite&gt;&lt;/EndNote&gt;</w:instrText>
      </w:r>
      <w:r w:rsidR="00024AE4">
        <w:fldChar w:fldCharType="separate"/>
      </w:r>
      <w:r w:rsidR="00024AE4">
        <w:rPr>
          <w:noProof/>
        </w:rPr>
        <w:t>(Brown et al. 2017)</w:t>
      </w:r>
      <w:r w:rsidR="00024AE4">
        <w:fldChar w:fldCharType="end"/>
      </w:r>
      <w:r w:rsidR="00856414" w:rsidRPr="00A87A6D">
        <w:t xml:space="preserve">. </w:t>
      </w:r>
      <w:r w:rsidR="006F7A9E">
        <w:t>During 2019, the</w:t>
      </w:r>
      <w:r w:rsidR="00856414" w:rsidRPr="00A87A6D">
        <w:t xml:space="preserve"> Nugget Creek Fire burned over 18,000 acres (7,200 ha) </w:t>
      </w:r>
      <w:r>
        <w:t xml:space="preserve">and the Beaver Fire burned over 13,000 acres (5,600 ha) </w:t>
      </w:r>
      <w:r w:rsidR="00856414" w:rsidRPr="00A87A6D">
        <w:t xml:space="preserve">of boreal forest in the South Fork Chena River </w:t>
      </w:r>
      <w:r w:rsidR="00C87466">
        <w:t xml:space="preserve">drainage and </w:t>
      </w:r>
      <w:r w:rsidR="00C87466" w:rsidRPr="00A87A6D">
        <w:t>along the Chena River main stem</w:t>
      </w:r>
      <w:r w:rsidR="00856414" w:rsidRPr="00A87A6D">
        <w:t xml:space="preserve">, bisecting the core spawning and rearing habitat of this population into a </w:t>
      </w:r>
      <w:r>
        <w:t xml:space="preserve">downstream </w:t>
      </w:r>
      <w:r w:rsidR="00856414" w:rsidRPr="00A87A6D">
        <w:t xml:space="preserve">reach </w:t>
      </w:r>
      <w:r>
        <w:t xml:space="preserve">affected by these recent </w:t>
      </w:r>
      <w:r w:rsidR="00C87466">
        <w:t>wildfires</w:t>
      </w:r>
      <w:r>
        <w:t xml:space="preserve"> </w:t>
      </w:r>
      <w:r w:rsidR="00856414" w:rsidRPr="00A87A6D">
        <w:t>and an upstream</w:t>
      </w:r>
      <w:r>
        <w:t xml:space="preserve"> reference reach draining a mosaic of older burns and unburned forest</w:t>
      </w:r>
      <w:r w:rsidR="00856414" w:rsidRPr="00A87A6D">
        <w:t xml:space="preserve">. </w:t>
      </w:r>
      <w:r w:rsidR="00856414">
        <w:t xml:space="preserve">The fire also extended into upland forests that contain small </w:t>
      </w:r>
      <w:r w:rsidR="00504D6A">
        <w:t>headwater</w:t>
      </w:r>
      <w:r w:rsidR="00856414">
        <w:t xml:space="preserve"> streams, which deliver prey, detritus, and sediment to Chinook </w:t>
      </w:r>
      <w:r w:rsidR="00024AE4">
        <w:t xml:space="preserve">salmon </w:t>
      </w:r>
      <w:r w:rsidR="00856414">
        <w:t>rearing reaches</w:t>
      </w:r>
      <w:r w:rsidR="00024AE4">
        <w:t xml:space="preserve"> </w:t>
      </w:r>
      <w:r w:rsidR="00024AE4">
        <w:fldChar w:fldCharType="begin"/>
      </w:r>
      <w:r w:rsidR="00024AE4">
        <w:instrText xml:space="preserve"> ADDIN EN.CITE &lt;EndNote&gt;&lt;Cite&gt;&lt;Author&gt;Wipfli&lt;/Author&gt;&lt;Year&gt;2002&lt;/Year&gt;&lt;RecNum&gt;2175&lt;/RecNum&gt;&lt;DisplayText&gt;(Wipfli and Gregovich 2002)&lt;/DisplayText&gt;&lt;record&gt;&lt;rec-number&gt;2175&lt;/rec-number&gt;&lt;foreign-keys&gt;&lt;key app="EN" db-id="z2xtsv004d0dxlexx5p5x9v60x5epvfzatae" timestamp="1358276029"&gt;2175&lt;/key&gt;&lt;/foreign-keys&gt;&lt;ref-type name="Journal Article"&gt;17&lt;/ref-type&gt;&lt;contributors&gt;&lt;authors&gt;&lt;author&gt;Wipfli, M.S.&lt;/author&gt;&lt;author&gt;Gregovich, D.P.&lt;/author&gt;&lt;/authors&gt;&lt;/contributors&gt;&lt;titles&gt;&lt;title&gt;Export of invertebrates and detritus from fishless headwater streams in southeastern Alaska: implications for downstream salmonid production&lt;/title&gt;&lt;secondary-title&gt;Freshwater Biology&lt;/secondary-title&gt;&lt;/titles&gt;&lt;periodical&gt;&lt;full-title&gt;Freshwater Biology&lt;/full-title&gt;&lt;/periodical&gt;&lt;pages&gt;957-969&lt;/pages&gt;&lt;volume&gt;47&lt;/volume&gt;&lt;number&gt;5&lt;/number&gt;&lt;dates&gt;&lt;year&gt;2002&lt;/year&gt;&lt;/dates&gt;&lt;isbn&gt;1365-2427&lt;/isbn&gt;&lt;urls&gt;&lt;/urls&gt;&lt;/record&gt;&lt;/Cite&gt;&lt;/EndNote&gt;</w:instrText>
      </w:r>
      <w:r w:rsidR="00024AE4">
        <w:fldChar w:fldCharType="separate"/>
      </w:r>
      <w:r w:rsidR="00024AE4">
        <w:rPr>
          <w:noProof/>
        </w:rPr>
        <w:t>(Wipfli and Gregovich 2002)</w:t>
      </w:r>
      <w:r w:rsidR="00024AE4">
        <w:fldChar w:fldCharType="end"/>
      </w:r>
      <w:r w:rsidR="00856414">
        <w:t xml:space="preserve">. </w:t>
      </w:r>
      <w:r w:rsidR="00856414" w:rsidRPr="00A87A6D">
        <w:t xml:space="preserve">This project will measure differences in </w:t>
      </w:r>
      <w:r w:rsidR="00856414">
        <w:t>juvenile Chinook salmon growth and environmental conditions related to their feeding success within these two</w:t>
      </w:r>
      <w:r w:rsidR="00856414" w:rsidRPr="00A87A6D">
        <w:t xml:space="preserve"> </w:t>
      </w:r>
      <w:r>
        <w:t xml:space="preserve">mainstem </w:t>
      </w:r>
      <w:r w:rsidR="00856414" w:rsidRPr="00A87A6D">
        <w:t>reaches</w:t>
      </w:r>
      <w:r w:rsidR="00856414">
        <w:t xml:space="preserve"> and investigate how fire directly impacts </w:t>
      </w:r>
      <w:r w:rsidR="00504D6A">
        <w:t>headwater</w:t>
      </w:r>
      <w:r w:rsidR="00856414">
        <w:t xml:space="preserve"> streams via the food and detritus they </w:t>
      </w:r>
    </w:p>
    <w:p w14:paraId="5F3596EC" w14:textId="520CC5F9" w:rsidR="00856414" w:rsidRPr="00A87A6D" w:rsidRDefault="00856414" w:rsidP="00856414">
      <w:r>
        <w:lastRenderedPageBreak/>
        <w:t xml:space="preserve">provide, </w:t>
      </w:r>
      <w:r w:rsidRPr="00A87A6D">
        <w:t>during summer 2020. Importantly, prior baseline data is available for comparison</w:t>
      </w:r>
      <w:r w:rsidR="00024AE4">
        <w:t xml:space="preserve"> </w:t>
      </w:r>
      <w:r w:rsidR="00024AE4">
        <w:fldChar w:fldCharType="begin">
          <w:fldData xml:space="preserve">PEVuZE5vdGU+PENpdGU+PEF1dGhvcj5CZW5zb248L0F1dGhvcj48WWVhcj4yMDEyPC9ZZWFyPjxS
ZWNOdW0+MjE4NTwvUmVjTnVtPjxQcmVmaXg+ZS5nLmAsIDwvUHJlZml4PjxEaXNwbGF5VGV4dD4o
ZS5nLiwgR3V0aWVycmV6IDIwMTEsIEJlbnNvbiBldCBhbC4gMjAxMiwgRmFsa2UgZXQgYWwuIDIw
MTksIEh1bnRzbWFuIGFuZCBGYWxrZSAyMDE5KTwvRGlzcGxheVRleHQ+PHJlY29yZD48cmVjLW51
bWJlcj4yMTg1PC9yZWMtbnVtYmVyPjxmb3JlaWduLWtleXM+PGtleSBhcHA9IkVOIiBkYi1pZD0i
ejJ4dHN2MDA0ZDBkeGxleHg1cDV4OXY2MHg1ZXB2ZnphdGFlIiB0aW1lc3RhbXA9IjEzNTg5MDAz
ODUiPjIxODU8L2tleT48L2ZvcmVpZ24ta2V5cz48cmVmLXR5cGUgbmFtZT0iSm91cm5hbCBBcnRp
Y2xlIj4xNzwvcmVmLXR5cGU+PGNvbnRyaWJ1dG9ycz48YXV0aG9ycz48YXV0aG9yPkJlbnNvbiwg
RS5SLjwvYXV0aG9yPjxhdXRob3I+V2lwZmxpLCBNLlMuPC9hdXRob3I+PGF1dGhvcj5DbGFwY290
dCwgSi5FLjwvYXV0aG9yPjxhdXRob3I+SHVnaGVzLCBOLkYuPC9hdXRob3I+PC9hdXRob3JzPjwv
Y29udHJpYnV0b3JzPjx0aXRsZXM+PHRpdGxlPlJlbGF0aW9uc2hpcHMgYmV0d2VlbiBlY29zeXN0
ZW0gbWV0YWJvbGlzbSwgYmVudGhpYyBtYWNyb2ludmVydGVicmF0ZSBkZW5zaXRpZXMsIGFuZCBl
bnZpcm9ubWVudGFsIHZhcmlhYmxlcyBpbiBhIHN1Yi1hcmN0aWMgQWxhc2thbiByaXZlcjwvdGl0
bGU+PHNlY29uZGFyeS10aXRsZT5IeWRyb2Jpb2xvZ2lhPC9zZWNvbmRhcnktdGl0bGU+PC90aXRs
ZXM+PHBlcmlvZGljYWw+PGZ1bGwtdGl0bGU+SHlkcm9iaW9sb2dpYTwvZnVsbC10aXRsZT48L3Bl
cmlvZGljYWw+PHBhZ2VzPjEtMTk8L3BhZ2VzPjxrZXl3b3Jkcz48a2V5d29yZD5CZW50aGljIG1h
Y3JvaW52ZXJ0ZWJyYXRlczwva2V5d29yZD48a2V5d29yZD5DaGVuYSBSaXZlcjwva2V5d29yZD48
a2V5d29yZD5FY29zeXN0ZW0gcmVzcGlyYXRpb248L2tleXdvcmQ+PGtleXdvcmQ+UHJpbWFyeSBw
cm9kdWN0aW9uPC9rZXl3b3JkPjxrZXl3b3JkPlJhbmRvbSBGb3Jlc3RzPC9rZXl3b3JkPjwva2V5
d29yZHM+PGRhdGVzPjx5ZWFyPjIwMTI8L3llYXI+PC9kYXRlcz48aXNibj4wMDE4LTgxNTg8L2lz
Ym4+PHVybHM+PC91cmxzPjwvcmVjb3JkPjwvQ2l0ZT48Q2l0ZT48QXV0aG9yPkZhbGtlPC9BdXRo
b3I+PFllYXI+MjAxOTwvWWVhcj48UmVjTnVtPjUyMTM8L1JlY051bT48cmVjb3JkPjxyZWMtbnVt
YmVyPjUyMTM8L3JlYy1udW1iZXI+PGZvcmVpZ24ta2V5cz48a2V5IGFwcD0iRU4iIGRiLWlkPSJ6
Mnh0c3YwMDRkMGR4bGV4eDVwNXg5djYweDVlcHZmemF0YWUiIHRpbWVzdGFtcD0iMTU1NDc0NTMx
NiI+NTIxMzwva2V5PjwvZm9yZWlnbi1rZXlzPjxyZWYtdHlwZSBuYW1lPSJCb29rIFNlY3Rpb24i
PjU8L3JlZi10eXBlPjxjb250cmlidXRvcnM+PGF1dGhvcnM+PGF1dGhvcj5GYWxrZSwgSi4gQS48
L2F1dGhvcj48YXV0aG9yPkh1bnRzbWFuLCBCLiBNLjwvYXV0aG9yPjxhdXRob3I+U2Nob2VuLCBF
LiBSLjwvYXV0aG9yPjwvYXV0aG9ycz48c2Vjb25kYXJ5LWF1dGhvcnM+PGF1dGhvcj5IdWdoZXMs
IFJvYmVydCBNLjwvYXV0aG9yPjxhdXRob3I+SW5mYW50ZSwgRGFuYSBNLjwvYXV0aG9yPjxhdXRo
b3I+V2FuZywgTGl6aHU8L2F1dGhvcj48YXV0aG9yPkNoZW4sIEthaTwvYXV0aG9yPjxhdXRob3I+
VGVycmEsIEJpYW5jYSBkZSBGcmVpdGFzPC9hdXRob3I+PC9zZWNvbmRhcnktYXV0aG9ycz48L2Nv
bnRyaWJ1dG9ycz48dGl0bGVzPjx0aXRsZT5DbGltYXRpYyB2YXJpYXRpb24gZHJpdmVzIGdyb3d0
aCBwb3RlbnRpYWwgb2YganV2ZW5pbGUgQ2hpbm9vayBTYWxtb24gYWxvbmcgYSBzdWJhcmN0aWMg
Ym9yZWFsIHJpdmVyc2NhcGU8L3RpdGxlPjxzZWNvbmRhcnktdGl0bGU+QWR2YW5jZXMgaW4gdW5k
ZXJzdGFuZGluZyBsYW5kc2NhcGUgaW5mbHVlbmNlcyBvbiBmcmVzaHdhdGVyIGhhYml0YXRzIGFu
ZCBiaW9sb2dpY2FsIGFzc2VtYmxhZ2VzPC9zZWNvbmRhcnktdGl0bGU+PC90aXRsZXM+PHBhZ2Vz
PjU3LTgyPC9wYWdlcz48ZGF0ZXM+PHllYXI+MjAxOTwveWVhcj48L2RhdGVzPjxwdWItbG9jYXRp
b24+QmV0aGVzZGEsIE1hcnlsYW5kPC9wdWItbG9jYXRpb24+PHB1Ymxpc2hlcj5BbWVyaWNhbiBG
aXNoZXJpZXMgU29jaWV0eSwgU3ltcG9zaXVtIDkwPC9wdWJsaXNoZXI+PGlzYm4+OTc4LTEtOTM0
ODc0LTU2LTE8L2lzYm4+PHVybHM+PC91cmxzPjwvcmVjb3JkPjwvQ2l0ZT48Q2l0ZT48QXV0aG9y
Pkd1dGllcnJlejwvQXV0aG9yPjxZZWFyPjIwMTE8L1llYXI+PFJlY051bT4yNDM3PC9SZWNOdW0+
PHJlY29yZD48cmVjLW51bWJlcj4yNDM3PC9yZWMtbnVtYmVyPjxmb3JlaWduLWtleXM+PGtleSBh
cHA9IkVOIiBkYi1pZD0iejJ4dHN2MDA0ZDBkeGxleHg1cDV4OXY2MHg1ZXB2ZnphdGFlIiB0aW1l
c3RhbXA9IjE0MTIzNTM2MTIiPjI0Mzc8L2tleT48L2ZvcmVpZ24ta2V5cz48cmVmLXR5cGUgbmFt
ZT0iVGhlc2lzIj4zMjwvcmVmLXR5cGU+PGNvbnRyaWJ1dG9ycz48YXV0aG9ycz48YXV0aG9yPkd1
dGllcnJleiwgTGF1cmE8L2F1dGhvcj48L2F1dGhvcnM+PC9jb250cmlidXRvcnM+PHRpdGxlcz48
dGl0bGU+VGVycmVzdHJpYWwgaW52ZXJ0ZWJyYXRlIHByZXkgZm9yIGp1dmVuaWxlIENoaW5vb2sg
c2FsbW9uOiBBYnVuZGFuY2UgYW5kIGVudmlyb25tZW50YWwgY29udHJvbHMgaW4gYW4gaW50ZXJp
b3IgQWxhc2thIHJpdmVyPC90aXRsZT48c2Vjb25kYXJ5LXRpdGxlPkRlcGFydG1lbnQgb2YgQmlv
bG9neSBhbmQgV2lsZGxpZmU8L3NlY29uZGFyeS10aXRsZT48L3RpdGxlcz48cGFnZXM+NjMgcHAu
PC9wYWdlcz48dm9sdW1lPk0uUy48L3ZvbHVtZT48ZGF0ZXM+PHllYXI+MjAxMTwveWVhcj48L2Rh
dGVzPjxwdWJsaXNoZXI+VW5pdmVyc2l0eSBvZiBBbGFza2EgRmFpcmJhbmtzPC9wdWJsaXNoZXI+
PHdvcmstdHlwZT5NLlMuIFRoZXNpczwvd29yay10eXBlPjx1cmxzPjwvdXJscz48L3JlY29yZD48
L0NpdGU+PENpdGU+PEF1dGhvcj5IdW50c21hbjwvQXV0aG9yPjxZZWFyPjIwMTk8L1llYXI+PFJl
Y051bT41MjExPC9SZWNOdW0+PHJlY29yZD48cmVjLW51bWJlcj41MjExPC9yZWMtbnVtYmVyPjxm
b3JlaWduLWtleXM+PGtleSBhcHA9IkVOIiBkYi1pZD0iejJ4dHN2MDA0ZDBkeGxleHg1cDV4OXY2
MHg1ZXB2ZnphdGFlIiB0aW1lc3RhbXA9IjE1NTQ0MDczNTEiPjUyMTE8L2tleT48L2ZvcmVpZ24t
a2V5cz48cmVmLXR5cGUgbmFtZT0iSm91cm5hbCBBcnRpY2xlIj4xNzwvcmVmLXR5cGU+PGNvbnRy
aWJ1dG9ycz48YXV0aG9ycz48YXV0aG9yPkh1bnRzbWFuLCBCcm9jayBNLjwvYXV0aG9yPjxhdXRo
b3I+RmFsa2UsIEplZmZyZXkgQS48L2F1dGhvcj48L2F1dGhvcnM+PC9jb250cmlidXRvcnM+PHRp
dGxlcz48dGl0bGU+TWFpbiBzdGVtIGFuZCBvZmYtY2hhbm5lbCBoYWJpdGF0IHVzZSBieSBqdXZl
bmlsZSBDaGlub29rIHNhbG1vbiBpbiBhIHN1Yi1BcmN0aWMgcml2ZXJzY2FwZTwvdGl0bGU+PHNl
Y29uZGFyeS10aXRsZT5GcmVzaHdhdGVyIEJpb2xvZ3k8L3NlY29uZGFyeS10aXRsZT48L3RpdGxl
cz48cGVyaW9kaWNhbD48ZnVsbC10aXRsZT5GcmVzaHdhdGVyIEJpb2xvZ3k8L2Z1bGwtdGl0bGU+
PC9wZXJpb2RpY2FsPjxwYWdlcz40MzMtNDQ2PC9wYWdlcz48dm9sdW1lPjY0PC92b2x1bWU+PG51
bWJlcj4zPC9udW1iZXI+PGRhdGVzPjx5ZWFyPjIwMTk8L3llYXI+PC9kYXRlcz48aXNibj4wMDQ2
LTUwNzA8L2lzYm4+PHVybHM+PHJlbGF0ZWQtdXJscz48dXJsPmh0dHBzOi8vb25saW5lbGlicmFy
eS53aWxleS5jb20vZG9pL2Ficy8xMC4xMTExL2Z3Yi4xMzIzMjwvdXJsPjwvcmVsYXRlZC11cmxz
PjwvdXJscz48ZWxlY3Ryb25pYy1yZXNvdXJjZS1udW0+MTAuMTExMS9md2IuMTMyMzI8L2VsZWN0
cm9uaWMtcmVzb3VyY2UtbnVtPjwvcmVjb3JkPjwvQ2l0ZT48L0VuZE5vdGU+
</w:fldData>
        </w:fldChar>
      </w:r>
      <w:r w:rsidR="00024AE4">
        <w:instrText xml:space="preserve"> ADDIN EN.CITE </w:instrText>
      </w:r>
      <w:r w:rsidR="00024AE4">
        <w:fldChar w:fldCharType="begin">
          <w:fldData xml:space="preserve">PEVuZE5vdGU+PENpdGU+PEF1dGhvcj5CZW5zb248L0F1dGhvcj48WWVhcj4yMDEyPC9ZZWFyPjxS
ZWNOdW0+MjE4NTwvUmVjTnVtPjxQcmVmaXg+ZS5nLmAsIDwvUHJlZml4PjxEaXNwbGF5VGV4dD4o
ZS5nLiwgR3V0aWVycmV6IDIwMTEsIEJlbnNvbiBldCBhbC4gMjAxMiwgRmFsa2UgZXQgYWwuIDIw
MTksIEh1bnRzbWFuIGFuZCBGYWxrZSAyMDE5KTwvRGlzcGxheVRleHQ+PHJlY29yZD48cmVjLW51
bWJlcj4yMTg1PC9yZWMtbnVtYmVyPjxmb3JlaWduLWtleXM+PGtleSBhcHA9IkVOIiBkYi1pZD0i
ejJ4dHN2MDA0ZDBkeGxleHg1cDV4OXY2MHg1ZXB2ZnphdGFlIiB0aW1lc3RhbXA9IjEzNTg5MDAz
ODUiPjIxODU8L2tleT48L2ZvcmVpZ24ta2V5cz48cmVmLXR5cGUgbmFtZT0iSm91cm5hbCBBcnRp
Y2xlIj4xNzwvcmVmLXR5cGU+PGNvbnRyaWJ1dG9ycz48YXV0aG9ycz48YXV0aG9yPkJlbnNvbiwg
RS5SLjwvYXV0aG9yPjxhdXRob3I+V2lwZmxpLCBNLlMuPC9hdXRob3I+PGF1dGhvcj5DbGFwY290
dCwgSi5FLjwvYXV0aG9yPjxhdXRob3I+SHVnaGVzLCBOLkYuPC9hdXRob3I+PC9hdXRob3JzPjwv
Y29udHJpYnV0b3JzPjx0aXRsZXM+PHRpdGxlPlJlbGF0aW9uc2hpcHMgYmV0d2VlbiBlY29zeXN0
ZW0gbWV0YWJvbGlzbSwgYmVudGhpYyBtYWNyb2ludmVydGVicmF0ZSBkZW5zaXRpZXMsIGFuZCBl
bnZpcm9ubWVudGFsIHZhcmlhYmxlcyBpbiBhIHN1Yi1hcmN0aWMgQWxhc2thbiByaXZlcjwvdGl0
bGU+PHNlY29uZGFyeS10aXRsZT5IeWRyb2Jpb2xvZ2lhPC9zZWNvbmRhcnktdGl0bGU+PC90aXRs
ZXM+PHBlcmlvZGljYWw+PGZ1bGwtdGl0bGU+SHlkcm9iaW9sb2dpYTwvZnVsbC10aXRsZT48L3Bl
cmlvZGljYWw+PHBhZ2VzPjEtMTk8L3BhZ2VzPjxrZXl3b3Jkcz48a2V5d29yZD5CZW50aGljIG1h
Y3JvaW52ZXJ0ZWJyYXRlczwva2V5d29yZD48a2V5d29yZD5DaGVuYSBSaXZlcjwva2V5d29yZD48
a2V5d29yZD5FY29zeXN0ZW0gcmVzcGlyYXRpb248L2tleXdvcmQ+PGtleXdvcmQ+UHJpbWFyeSBw
cm9kdWN0aW9uPC9rZXl3b3JkPjxrZXl3b3JkPlJhbmRvbSBGb3Jlc3RzPC9rZXl3b3JkPjwva2V5
d29yZHM+PGRhdGVzPjx5ZWFyPjIwMTI8L3llYXI+PC9kYXRlcz48aXNibj4wMDE4LTgxNTg8L2lz
Ym4+PHVybHM+PC91cmxzPjwvcmVjb3JkPjwvQ2l0ZT48Q2l0ZT48QXV0aG9yPkZhbGtlPC9BdXRo
b3I+PFllYXI+MjAxOTwvWWVhcj48UmVjTnVtPjUyMTM8L1JlY051bT48cmVjb3JkPjxyZWMtbnVt
YmVyPjUyMTM8L3JlYy1udW1iZXI+PGZvcmVpZ24ta2V5cz48a2V5IGFwcD0iRU4iIGRiLWlkPSJ6
Mnh0c3YwMDRkMGR4bGV4eDVwNXg5djYweDVlcHZmemF0YWUiIHRpbWVzdGFtcD0iMTU1NDc0NTMx
NiI+NTIxMzwva2V5PjwvZm9yZWlnbi1rZXlzPjxyZWYtdHlwZSBuYW1lPSJCb29rIFNlY3Rpb24i
PjU8L3JlZi10eXBlPjxjb250cmlidXRvcnM+PGF1dGhvcnM+PGF1dGhvcj5GYWxrZSwgSi4gQS48
L2F1dGhvcj48YXV0aG9yPkh1bnRzbWFuLCBCLiBNLjwvYXV0aG9yPjxhdXRob3I+U2Nob2VuLCBF
LiBSLjwvYXV0aG9yPjwvYXV0aG9ycz48c2Vjb25kYXJ5LWF1dGhvcnM+PGF1dGhvcj5IdWdoZXMs
IFJvYmVydCBNLjwvYXV0aG9yPjxhdXRob3I+SW5mYW50ZSwgRGFuYSBNLjwvYXV0aG9yPjxhdXRo
b3I+V2FuZywgTGl6aHU8L2F1dGhvcj48YXV0aG9yPkNoZW4sIEthaTwvYXV0aG9yPjxhdXRob3I+
VGVycmEsIEJpYW5jYSBkZSBGcmVpdGFzPC9hdXRob3I+PC9zZWNvbmRhcnktYXV0aG9ycz48L2Nv
bnRyaWJ1dG9ycz48dGl0bGVzPjx0aXRsZT5DbGltYXRpYyB2YXJpYXRpb24gZHJpdmVzIGdyb3d0
aCBwb3RlbnRpYWwgb2YganV2ZW5pbGUgQ2hpbm9vayBTYWxtb24gYWxvbmcgYSBzdWJhcmN0aWMg
Ym9yZWFsIHJpdmVyc2NhcGU8L3RpdGxlPjxzZWNvbmRhcnktdGl0bGU+QWR2YW5jZXMgaW4gdW5k
ZXJzdGFuZGluZyBsYW5kc2NhcGUgaW5mbHVlbmNlcyBvbiBmcmVzaHdhdGVyIGhhYml0YXRzIGFu
ZCBiaW9sb2dpY2FsIGFzc2VtYmxhZ2VzPC9zZWNvbmRhcnktdGl0bGU+PC90aXRsZXM+PHBhZ2Vz
PjU3LTgyPC9wYWdlcz48ZGF0ZXM+PHllYXI+MjAxOTwveWVhcj48L2RhdGVzPjxwdWItbG9jYXRp
b24+QmV0aGVzZGEsIE1hcnlsYW5kPC9wdWItbG9jYXRpb24+PHB1Ymxpc2hlcj5BbWVyaWNhbiBG
aXNoZXJpZXMgU29jaWV0eSwgU3ltcG9zaXVtIDkwPC9wdWJsaXNoZXI+PGlzYm4+OTc4LTEtOTM0
ODc0LTU2LTE8L2lzYm4+PHVybHM+PC91cmxzPjwvcmVjb3JkPjwvQ2l0ZT48Q2l0ZT48QXV0aG9y
Pkd1dGllcnJlejwvQXV0aG9yPjxZZWFyPjIwMTE8L1llYXI+PFJlY051bT4yNDM3PC9SZWNOdW0+
PHJlY29yZD48cmVjLW51bWJlcj4yNDM3PC9yZWMtbnVtYmVyPjxmb3JlaWduLWtleXM+PGtleSBh
cHA9IkVOIiBkYi1pZD0iejJ4dHN2MDA0ZDBkeGxleHg1cDV4OXY2MHg1ZXB2ZnphdGFlIiB0aW1l
c3RhbXA9IjE0MTIzNTM2MTIiPjI0Mzc8L2tleT48L2ZvcmVpZ24ta2V5cz48cmVmLXR5cGUgbmFt
ZT0iVGhlc2lzIj4zMjwvcmVmLXR5cGU+PGNvbnRyaWJ1dG9ycz48YXV0aG9ycz48YXV0aG9yPkd1
dGllcnJleiwgTGF1cmE8L2F1dGhvcj48L2F1dGhvcnM+PC9jb250cmlidXRvcnM+PHRpdGxlcz48
dGl0bGU+VGVycmVzdHJpYWwgaW52ZXJ0ZWJyYXRlIHByZXkgZm9yIGp1dmVuaWxlIENoaW5vb2sg
c2FsbW9uOiBBYnVuZGFuY2UgYW5kIGVudmlyb25tZW50YWwgY29udHJvbHMgaW4gYW4gaW50ZXJp
b3IgQWxhc2thIHJpdmVyPC90aXRsZT48c2Vjb25kYXJ5LXRpdGxlPkRlcGFydG1lbnQgb2YgQmlv
bG9neSBhbmQgV2lsZGxpZmU8L3NlY29uZGFyeS10aXRsZT48L3RpdGxlcz48cGFnZXM+NjMgcHAu
PC9wYWdlcz48dm9sdW1lPk0uUy48L3ZvbHVtZT48ZGF0ZXM+PHllYXI+MjAxMTwveWVhcj48L2Rh
dGVzPjxwdWJsaXNoZXI+VW5pdmVyc2l0eSBvZiBBbGFza2EgRmFpcmJhbmtzPC9wdWJsaXNoZXI+
PHdvcmstdHlwZT5NLlMuIFRoZXNpczwvd29yay10eXBlPjx1cmxzPjwvdXJscz48L3JlY29yZD48
L0NpdGU+PENpdGU+PEF1dGhvcj5IdW50c21hbjwvQXV0aG9yPjxZZWFyPjIwMTk8L1llYXI+PFJl
Y051bT41MjExPC9SZWNOdW0+PHJlY29yZD48cmVjLW51bWJlcj41MjExPC9yZWMtbnVtYmVyPjxm
b3JlaWduLWtleXM+PGtleSBhcHA9IkVOIiBkYi1pZD0iejJ4dHN2MDA0ZDBkeGxleHg1cDV4OXY2
MHg1ZXB2ZnphdGFlIiB0aW1lc3RhbXA9IjE1NTQ0MDczNTEiPjUyMTE8L2tleT48L2ZvcmVpZ24t
a2V5cz48cmVmLXR5cGUgbmFtZT0iSm91cm5hbCBBcnRpY2xlIj4xNzwvcmVmLXR5cGU+PGNvbnRy
aWJ1dG9ycz48YXV0aG9ycz48YXV0aG9yPkh1bnRzbWFuLCBCcm9jayBNLjwvYXV0aG9yPjxhdXRo
b3I+RmFsa2UsIEplZmZyZXkgQS48L2F1dGhvcj48L2F1dGhvcnM+PC9jb250cmlidXRvcnM+PHRp
dGxlcz48dGl0bGU+TWFpbiBzdGVtIGFuZCBvZmYtY2hhbm5lbCBoYWJpdGF0IHVzZSBieSBqdXZl
bmlsZSBDaGlub29rIHNhbG1vbiBpbiBhIHN1Yi1BcmN0aWMgcml2ZXJzY2FwZTwvdGl0bGU+PHNl
Y29uZGFyeS10aXRsZT5GcmVzaHdhdGVyIEJpb2xvZ3k8L3NlY29uZGFyeS10aXRsZT48L3RpdGxl
cz48cGVyaW9kaWNhbD48ZnVsbC10aXRsZT5GcmVzaHdhdGVyIEJpb2xvZ3k8L2Z1bGwtdGl0bGU+
PC9wZXJpb2RpY2FsPjxwYWdlcz40MzMtNDQ2PC9wYWdlcz48dm9sdW1lPjY0PC92b2x1bWU+PG51
bWJlcj4zPC9udW1iZXI+PGRhdGVzPjx5ZWFyPjIwMTk8L3llYXI+PC9kYXRlcz48aXNibj4wMDQ2
LTUwNzA8L2lzYm4+PHVybHM+PHJlbGF0ZWQtdXJscz48dXJsPmh0dHBzOi8vb25saW5lbGlicmFy
eS53aWxleS5jb20vZG9pL2Ficy8xMC4xMTExL2Z3Yi4xMzIzMjwvdXJsPjwvcmVsYXRlZC11cmxz
PjwvdXJscz48ZWxlY3Ryb25pYy1yZXNvdXJjZS1udW0+MTAuMTExMS9md2IuMTMyMzI8L2VsZWN0
cm9uaWMtcmVzb3VyY2UtbnVtPjwvcmVjb3JkPjwvQ2l0ZT48L0VuZE5vdGU+
</w:fldData>
        </w:fldChar>
      </w:r>
      <w:r w:rsidR="00024AE4">
        <w:instrText xml:space="preserve"> ADDIN EN.CITE.DATA </w:instrText>
      </w:r>
      <w:r w:rsidR="00024AE4">
        <w:fldChar w:fldCharType="end"/>
      </w:r>
      <w:r w:rsidR="00024AE4">
        <w:fldChar w:fldCharType="separate"/>
      </w:r>
      <w:r w:rsidR="00024AE4">
        <w:rPr>
          <w:noProof/>
        </w:rPr>
        <w:t>(e.g., Gutierrez 2011, Benson et al. 2012, Falke et al. 2019, Huntsman and Falke 2019)</w:t>
      </w:r>
      <w:r w:rsidR="00024AE4">
        <w:fldChar w:fldCharType="end"/>
      </w:r>
      <w:r w:rsidRPr="00A87A6D">
        <w:t>, including an ongoing study initiated in 2019, focused on effects of climatic variability on juvenile Chinook salmon growth</w:t>
      </w:r>
      <w:r w:rsidR="00024AE4">
        <w:t xml:space="preserve"> (Volk, </w:t>
      </w:r>
      <w:proofErr w:type="spellStart"/>
      <w:r w:rsidR="00024AE4">
        <w:t>Neuswanger</w:t>
      </w:r>
      <w:proofErr w:type="spellEnd"/>
      <w:r w:rsidR="00024AE4">
        <w:t xml:space="preserve">, </w:t>
      </w:r>
      <w:proofErr w:type="spellStart"/>
      <w:r w:rsidR="00024AE4">
        <w:t>Wipfli</w:t>
      </w:r>
      <w:proofErr w:type="spellEnd"/>
      <w:r w:rsidR="00024AE4">
        <w:t xml:space="preserve">, Schoen, and </w:t>
      </w:r>
      <w:proofErr w:type="spellStart"/>
      <w:r w:rsidR="00024AE4">
        <w:t>Savereide</w:t>
      </w:r>
      <w:proofErr w:type="spellEnd"/>
      <w:r w:rsidR="00024AE4">
        <w:t>, unpublished data)</w:t>
      </w:r>
      <w:r w:rsidRPr="00A87A6D">
        <w:t>.</w:t>
      </w:r>
      <w:r w:rsidR="009460A5" w:rsidRPr="009460A5">
        <w:t xml:space="preserve"> </w:t>
      </w:r>
    </w:p>
    <w:p w14:paraId="25EBD6B2" w14:textId="77777777" w:rsidR="00856414" w:rsidRPr="00A87A6D" w:rsidRDefault="00856414" w:rsidP="00856414"/>
    <w:p w14:paraId="639820E9" w14:textId="6C9DD16A" w:rsidR="00856414" w:rsidRPr="00A87A6D" w:rsidRDefault="00856414" w:rsidP="00856414">
      <w:r w:rsidRPr="00A87A6D">
        <w:t xml:space="preserve">More broadly, wildfires are likely affecting Chinook </w:t>
      </w:r>
      <w:r>
        <w:t>s</w:t>
      </w:r>
      <w:r w:rsidRPr="00A87A6D">
        <w:t>almon populations that support important fisheries throughout the boreal forest region of Alaska and adjacent Canada</w:t>
      </w:r>
      <w:r w:rsidR="00024AE4">
        <w:t xml:space="preserve">, yet these impacts are poorly understood </w:t>
      </w:r>
      <w:r w:rsidR="00024AE4">
        <w:fldChar w:fldCharType="begin">
          <w:fldData xml:space="preserve">PEVuZE5vdGU+PENpdGU+PEF1dGhvcj5TY2hvZW48L0F1dGhvcj48WWVhcj4yMDE3PC9ZZWFyPjxS
ZWNOdW0+NTA4MTwvUmVjTnVtPjxEaXNwbGF5VGV4dD4oTmVsc29uIGV0IGFsLiAyMDA4LCBTY2hv
ZW4gZXQgYWwuIDIwMTcpPC9EaXNwbGF5VGV4dD48cmVjb3JkPjxyZWMtbnVtYmVyPjUwODE8L3Jl
Yy1udW1iZXI+PGZvcmVpZ24ta2V5cz48a2V5IGFwcD0iRU4iIGRiLWlkPSJ6Mnh0c3YwMDRkMGR4
bGV4eDVwNXg5djYweDVlcHZmemF0YWUiIHRpbWVzdGFtcD0iMTUyMTQ4MDI3MiI+NTA4MTwva2V5
PjwvZm9yZWlnbi1rZXlzPjxyZWYtdHlwZSBuYW1lPSJKb3VybmFsIEFydGljbGUiPjE3PC9yZWYt
dHlwZT48Y29udHJpYnV0b3JzPjxhdXRob3JzPjxhdXRob3I+U2Nob2VuLCBFcmlrIFIuPC9hdXRo
b3I+PGF1dGhvcj5XaXBmbGksIE1hcmsgUy48L2F1dGhvcj48YXV0aG9yPlRyYW1tZWxsLCBFLiBK
YW1pZTwvYXV0aG9yPjxhdXRob3I+UmluZWxsYSwgRGFuaWVsIEouPC9hdXRob3I+PGF1dGhvcj5G
bG95ZCwgQW5nZWxpY2EgTC48L2F1dGhvcj48YXV0aG9yPkdydW5ibGF0dCwgSmVzczwvYXV0aG9y
PjxhdXRob3I+TWNDYXJ0aHksIE1vbGx5IEQuPC9hdXRob3I+PGF1dGhvcj5NZXllciwgQmVuamFt
aW4gRS48L2F1dGhvcj48YXV0aG9yPk1vcnRvbiwgSm9obiBNLjwvYXV0aG9yPjxhdXRob3I+UG93
ZWxsLCBKYW1lcyBFLjwvYXV0aG9yPjxhdXRob3I+UHJha2FzaCwgQW51cG1hPC9hdXRob3I+PGF1
dGhvcj5SZWltZXIsIE1hdHRoZXcgTi48L2F1dGhvcj48YXV0aG9yPlN0dWVmZXIsIFN2ZXRsYW5h
IEwuPC9hdXRob3I+PGF1dGhvcj5Ub25pb2xvLCBIb3JhY2lvPC9hdXRob3I+PGF1dGhvcj5XZWxs
cywgQnJldHQgTS48L2F1dGhvcj48YXV0aG9yPldpdG1lciwgRnJhbmsgRC4gVy48L2F1dGhvcj48
L2F1dGhvcnM+PC9jb250cmlidXRvcnM+PHRpdGxlcz48dGl0bGU+RnV0dXJlIG9mIFBhY2lmaWMg
U2FsbW9uIGluIHRoZSBGYWNlIG9mIEVudmlyb25tZW50YWwgQ2hhbmdlOiBMZXNzb25zIGZyb20g
T25lIG9mIHRoZSBXb3JsZCZhcG9zO3MgUmVtYWluaW5nIFByb2R1Y3RpdmUgU2FsbW9uIFJlZ2lv
bnM8L3RpdGxlPjxzZWNvbmRhcnktdGl0bGU+RmlzaGVyaWVzPC9zZWNvbmRhcnktdGl0bGU+PC90
aXRsZXM+PHBlcmlvZGljYWw+PGZ1bGwtdGl0bGU+RmlzaGVyaWVzPC9mdWxsLXRpdGxlPjwvcGVy
aW9kaWNhbD48cGFnZXM+NTM4LTU1MzwvcGFnZXM+PHZvbHVtZT40Mjwvdm9sdW1lPjxudW1iZXI+
MTA8L251bWJlcj48ZGF0ZXM+PHllYXI+MjAxNzwveWVhcj48cHViLWRhdGVzPjxkYXRlPjIwMTcv
MTAvMDM8L2RhdGU+PC9wdWItZGF0ZXM+PC9kYXRlcz48cHVibGlzaGVyPlRheWxvciAmYW1wOyBG
cmFuY2lzPC9wdWJsaXNoZXI+PGlzYm4+MDM2My0yNDE1PC9pc2JuPjx1cmxzPjxyZWxhdGVkLXVy
bHM+PHVybD5odHRwOi8vZHguZG9pLm9yZy8xMC4xMDgwLzAzNjMyNDE1LjIwMTcuMTM3NDI1MTwv
dXJsPjwvcmVsYXRlZC11cmxzPjwvdXJscz48ZWxlY3Ryb25pYy1yZXNvdXJjZS1udW0+MTAuMTA4
MC8wMzYzMjQxNS4yMDE3LjEzNzQyNTE8L2VsZWN0cm9uaWMtcmVzb3VyY2UtbnVtPjwvcmVjb3Jk
PjwvQ2l0ZT48Q2l0ZT48QXV0aG9yPk5lbHNvbjwvQXV0aG9yPjxZZWFyPjIwMDg8L1llYXI+PFJl
Y051bT4zMDgyPC9SZWNOdW0+PHJlY29yZD48cmVjLW51bWJlcj4zMDgyPC9yZWMtbnVtYmVyPjxm
b3JlaWduLWtleXM+PGtleSBhcHA9IkVOIiBkYi1pZD0iejJ4dHN2MDA0ZDBkeGxleHg1cDV4OXY2
MHg1ZXB2ZnphdGFlIiB0aW1lc3RhbXA9IjE0NzE4ODQzODEiPjMwODI8L2tleT48L2ZvcmVpZ24t
a2V5cz48cmVmLXR5cGUgbmFtZT0iSm91cm5hbCBBcnRpY2xlIj4xNzwvcmVmLXR5cGU+PGNvbnRy
aWJ1dG9ycz48YXV0aG9ycz48YXV0aG9yPk5lbHNvbiwgSm9hbm5hIEwuPC9hdXRob3I+PGF1dGhv
cj5aYXZhbGV0YSwgRXJpa2EgUy48L2F1dGhvcj48YXV0aG9yPkNoYXBpbiwgRi4gU3R1YXJ0PC9h
dXRob3I+PC9hdXRob3JzPjwvY29udHJpYnV0b3JzPjx0aXRsZXM+PHRpdGxlPkJvcmVhbCBGaXJl
IEVmZmVjdHMgb24gU3Vic2lzdGVuY2UgUmVzb3VyY2VzIGluIEFsYXNrYSBhbmQgQWRqYWNlbnQg
Q2FuYWRhPC90aXRsZT48c2Vjb25kYXJ5LXRpdGxlPkVjb3N5c3RlbXM8L3NlY29uZGFyeS10aXRs
ZT48L3RpdGxlcz48cGVyaW9kaWNhbD48ZnVsbC10aXRsZT5FY29zeXN0ZW1zPC9mdWxsLXRpdGxl
PjwvcGVyaW9kaWNhbD48cGFnZXM+MTU2LTE3MTwvcGFnZXM+PHZvbHVtZT4xMTwvdm9sdW1lPjxu
dW1iZXI+MTwvbnVtYmVyPjxkYXRlcz48eWVhcj4yMDA4PC95ZWFyPjwvZGF0ZXM+PGlzYm4+MTQz
NS0wNjI5PC9pc2JuPjxsYWJlbD5OZWxzb24yMDA4PC9sYWJlbD48d29yay10eXBlPmpvdXJuYWwg
YXJ0aWNsZTwvd29yay10eXBlPjx1cmxzPjxyZWxhdGVkLXVybHM+PHVybD5odHRwOi8vZHguZG9p
Lm9yZy8xMC4xMDA3L3MxMDAyMS0wMDctOTExNC16PC91cmw+PC9yZWxhdGVkLXVybHM+PC91cmxz
PjxlbGVjdHJvbmljLXJlc291cmNlLW51bT4xMC4xMDA3L3MxMDAyMS0wMDctOTExNC16PC9lbGVj
dHJvbmljLXJlc291cmNlLW51bT48L3JlY29yZD48L0NpdGU+PC9FbmROb3RlPgB=
</w:fldData>
        </w:fldChar>
      </w:r>
      <w:r w:rsidR="00445547">
        <w:instrText xml:space="preserve"> ADDIN EN.CITE </w:instrText>
      </w:r>
      <w:r w:rsidR="00445547">
        <w:fldChar w:fldCharType="begin">
          <w:fldData xml:space="preserve">PEVuZE5vdGU+PENpdGU+PEF1dGhvcj5TY2hvZW48L0F1dGhvcj48WWVhcj4yMDE3PC9ZZWFyPjxS
ZWNOdW0+NTA4MTwvUmVjTnVtPjxEaXNwbGF5VGV4dD4oTmVsc29uIGV0IGFsLiAyMDA4LCBTY2hv
ZW4gZXQgYWwuIDIwMTcpPC9EaXNwbGF5VGV4dD48cmVjb3JkPjxyZWMtbnVtYmVyPjUwODE8L3Jl
Yy1udW1iZXI+PGZvcmVpZ24ta2V5cz48a2V5IGFwcD0iRU4iIGRiLWlkPSJ6Mnh0c3YwMDRkMGR4
bGV4eDVwNXg5djYweDVlcHZmemF0YWUiIHRpbWVzdGFtcD0iMTUyMTQ4MDI3MiI+NTA4MTwva2V5
PjwvZm9yZWlnbi1rZXlzPjxyZWYtdHlwZSBuYW1lPSJKb3VybmFsIEFydGljbGUiPjE3PC9yZWYt
dHlwZT48Y29udHJpYnV0b3JzPjxhdXRob3JzPjxhdXRob3I+U2Nob2VuLCBFcmlrIFIuPC9hdXRo
b3I+PGF1dGhvcj5XaXBmbGksIE1hcmsgUy48L2F1dGhvcj48YXV0aG9yPlRyYW1tZWxsLCBFLiBK
YW1pZTwvYXV0aG9yPjxhdXRob3I+UmluZWxsYSwgRGFuaWVsIEouPC9hdXRob3I+PGF1dGhvcj5G
bG95ZCwgQW5nZWxpY2EgTC48L2F1dGhvcj48YXV0aG9yPkdydW5ibGF0dCwgSmVzczwvYXV0aG9y
PjxhdXRob3I+TWNDYXJ0aHksIE1vbGx5IEQuPC9hdXRob3I+PGF1dGhvcj5NZXllciwgQmVuamFt
aW4gRS48L2F1dGhvcj48YXV0aG9yPk1vcnRvbiwgSm9obiBNLjwvYXV0aG9yPjxhdXRob3I+UG93
ZWxsLCBKYW1lcyBFLjwvYXV0aG9yPjxhdXRob3I+UHJha2FzaCwgQW51cG1hPC9hdXRob3I+PGF1
dGhvcj5SZWltZXIsIE1hdHRoZXcgTi48L2F1dGhvcj48YXV0aG9yPlN0dWVmZXIsIFN2ZXRsYW5h
IEwuPC9hdXRob3I+PGF1dGhvcj5Ub25pb2xvLCBIb3JhY2lvPC9hdXRob3I+PGF1dGhvcj5XZWxs
cywgQnJldHQgTS48L2F1dGhvcj48YXV0aG9yPldpdG1lciwgRnJhbmsgRC4gVy48L2F1dGhvcj48
L2F1dGhvcnM+PC9jb250cmlidXRvcnM+PHRpdGxlcz48dGl0bGU+RnV0dXJlIG9mIFBhY2lmaWMg
U2FsbW9uIGluIHRoZSBGYWNlIG9mIEVudmlyb25tZW50YWwgQ2hhbmdlOiBMZXNzb25zIGZyb20g
T25lIG9mIHRoZSBXb3JsZCZhcG9zO3MgUmVtYWluaW5nIFByb2R1Y3RpdmUgU2FsbW9uIFJlZ2lv
bnM8L3RpdGxlPjxzZWNvbmRhcnktdGl0bGU+RmlzaGVyaWVzPC9zZWNvbmRhcnktdGl0bGU+PC90
aXRsZXM+PHBlcmlvZGljYWw+PGZ1bGwtdGl0bGU+RmlzaGVyaWVzPC9mdWxsLXRpdGxlPjwvcGVy
aW9kaWNhbD48cGFnZXM+NTM4LTU1MzwvcGFnZXM+PHZvbHVtZT40Mjwvdm9sdW1lPjxudW1iZXI+
MTA8L251bWJlcj48ZGF0ZXM+PHllYXI+MjAxNzwveWVhcj48cHViLWRhdGVzPjxkYXRlPjIwMTcv
MTAvMDM8L2RhdGU+PC9wdWItZGF0ZXM+PC9kYXRlcz48cHVibGlzaGVyPlRheWxvciAmYW1wOyBG
cmFuY2lzPC9wdWJsaXNoZXI+PGlzYm4+MDM2My0yNDE1PC9pc2JuPjx1cmxzPjxyZWxhdGVkLXVy
bHM+PHVybD5odHRwOi8vZHguZG9pLm9yZy8xMC4xMDgwLzAzNjMyNDE1LjIwMTcuMTM3NDI1MTwv
dXJsPjwvcmVsYXRlZC11cmxzPjwvdXJscz48ZWxlY3Ryb25pYy1yZXNvdXJjZS1udW0+MTAuMTA4
MC8wMzYzMjQxNS4yMDE3LjEzNzQyNTE8L2VsZWN0cm9uaWMtcmVzb3VyY2UtbnVtPjwvcmVjb3Jk
PjwvQ2l0ZT48Q2l0ZT48QXV0aG9yPk5lbHNvbjwvQXV0aG9yPjxZZWFyPjIwMDg8L1llYXI+PFJl
Y051bT4zMDgyPC9SZWNOdW0+PHJlY29yZD48cmVjLW51bWJlcj4zMDgyPC9yZWMtbnVtYmVyPjxm
b3JlaWduLWtleXM+PGtleSBhcHA9IkVOIiBkYi1pZD0iejJ4dHN2MDA0ZDBkeGxleHg1cDV4OXY2
MHg1ZXB2ZnphdGFlIiB0aW1lc3RhbXA9IjE0NzE4ODQzODEiPjMwODI8L2tleT48L2ZvcmVpZ24t
a2V5cz48cmVmLXR5cGUgbmFtZT0iSm91cm5hbCBBcnRpY2xlIj4xNzwvcmVmLXR5cGU+PGNvbnRy
aWJ1dG9ycz48YXV0aG9ycz48YXV0aG9yPk5lbHNvbiwgSm9hbm5hIEwuPC9hdXRob3I+PGF1dGhv
cj5aYXZhbGV0YSwgRXJpa2EgUy48L2F1dGhvcj48YXV0aG9yPkNoYXBpbiwgRi4gU3R1YXJ0PC9h
dXRob3I+PC9hdXRob3JzPjwvY29udHJpYnV0b3JzPjx0aXRsZXM+PHRpdGxlPkJvcmVhbCBGaXJl
IEVmZmVjdHMgb24gU3Vic2lzdGVuY2UgUmVzb3VyY2VzIGluIEFsYXNrYSBhbmQgQWRqYWNlbnQg
Q2FuYWRhPC90aXRsZT48c2Vjb25kYXJ5LXRpdGxlPkVjb3N5c3RlbXM8L3NlY29uZGFyeS10aXRs
ZT48L3RpdGxlcz48cGVyaW9kaWNhbD48ZnVsbC10aXRsZT5FY29zeXN0ZW1zPC9mdWxsLXRpdGxl
PjwvcGVyaW9kaWNhbD48cGFnZXM+MTU2LTE3MTwvcGFnZXM+PHZvbHVtZT4xMTwvdm9sdW1lPjxu
dW1iZXI+MTwvbnVtYmVyPjxkYXRlcz48eWVhcj4yMDA4PC95ZWFyPjwvZGF0ZXM+PGlzYm4+MTQz
NS0wNjI5PC9pc2JuPjxsYWJlbD5OZWxzb24yMDA4PC9sYWJlbD48d29yay10eXBlPmpvdXJuYWwg
YXJ0aWNsZTwvd29yay10eXBlPjx1cmxzPjxyZWxhdGVkLXVybHM+PHVybD5odHRwOi8vZHguZG9p
Lm9yZy8xMC4xMDA3L3MxMDAyMS0wMDctOTExNC16PC91cmw+PC9yZWxhdGVkLXVybHM+PC91cmxz
PjxlbGVjdHJvbmljLXJlc291cmNlLW51bT4xMC4xMDA3L3MxMDAyMS0wMDctOTExNC16PC9lbGVj
dHJvbmljLXJlc291cmNlLW51bT48L3JlY29yZD48L0NpdGU+PC9FbmROb3RlPgB=
</w:fldData>
        </w:fldChar>
      </w:r>
      <w:r w:rsidR="00445547">
        <w:instrText xml:space="preserve"> ADDIN EN.CITE.DATA </w:instrText>
      </w:r>
      <w:r w:rsidR="00445547">
        <w:fldChar w:fldCharType="end"/>
      </w:r>
      <w:r w:rsidR="00024AE4">
        <w:fldChar w:fldCharType="separate"/>
      </w:r>
      <w:r w:rsidR="00445547">
        <w:rPr>
          <w:noProof/>
        </w:rPr>
        <w:t>(Nelson et al. 2008, Schoen et al. 2017)</w:t>
      </w:r>
      <w:r w:rsidR="00024AE4">
        <w:fldChar w:fldCharType="end"/>
      </w:r>
      <w:r w:rsidRPr="00A87A6D">
        <w:t>. Natural resource management would benefit from a better understanding of these effects and new rapid-assessment tools to estimate the effects of fires on habitat quality for salmon, particularly if these could be applied at a landscape</w:t>
      </w:r>
      <w:r w:rsidR="00381DAB">
        <w:t>/riverscape</w:t>
      </w:r>
      <w:r w:rsidRPr="00A87A6D">
        <w:t xml:space="preserve"> scale using remotely sensed data</w:t>
      </w:r>
      <w:r w:rsidR="00445547">
        <w:t xml:space="preserve"> </w:t>
      </w:r>
      <w:r w:rsidR="00E67FAB">
        <w:fldChar w:fldCharType="begin"/>
      </w:r>
      <w:r w:rsidR="00381DAB">
        <w:instrText xml:space="preserve"> ADDIN EN.CITE &lt;EndNote&gt;&lt;Cite&gt;&lt;Author&gt;Fausch&lt;/Author&gt;&lt;Year&gt;2002&lt;/Year&gt;&lt;RecNum&gt;5335&lt;/RecNum&gt;&lt;Prefix&gt;sensu &lt;/Prefix&gt;&lt;DisplayText&gt;(sensu Fausch et al. 2002)&lt;/DisplayText&gt;&lt;record&gt;&lt;rec-number&gt;5335&lt;/rec-number&gt;&lt;foreign-keys&gt;&lt;key app="EN" db-id="z2xtsv004d0dxlexx5p5x9v60x5epvfzatae" timestamp="1599167865"&gt;5335&lt;/key&gt;&lt;/foreign-keys&gt;&lt;ref-type name="Journal Article"&gt;17&lt;/ref-type&gt;&lt;contributors&gt;&lt;authors&gt;&lt;author&gt;Fausch, Kurt D&lt;/author&gt;&lt;author&gt;Torgersen, Christian E&lt;/author&gt;&lt;author&gt;Baxter, Colden V&lt;/author&gt;&lt;author&gt;Li, Hiram W&lt;/author&gt;&lt;/authors&gt;&lt;/contributors&gt;&lt;titles&gt;&lt;title&gt;Landscapes to riverscapes: bridging the gap between research and conservation of stream fishes: a continuous view of the river is needed to understand how processes interacting among scales set the context for stream fishes and their habitat&lt;/title&gt;&lt;secondary-title&gt;BioScience&lt;/secondary-title&gt;&lt;/titles&gt;&lt;periodical&gt;&lt;full-title&gt;Bioscience&lt;/full-title&gt;&lt;/periodical&gt;&lt;pages&gt;483-498&lt;/pages&gt;&lt;volume&gt;52&lt;/volume&gt;&lt;number&gt;6&lt;/number&gt;&lt;dates&gt;&lt;year&gt;2002&lt;/year&gt;&lt;/dates&gt;&lt;isbn&gt;1525-3244&lt;/isbn&gt;&lt;urls&gt;&lt;/urls&gt;&lt;/record&gt;&lt;/Cite&gt;&lt;/EndNote&gt;</w:instrText>
      </w:r>
      <w:r w:rsidR="00E67FAB">
        <w:fldChar w:fldCharType="separate"/>
      </w:r>
      <w:r w:rsidR="00381DAB">
        <w:rPr>
          <w:noProof/>
        </w:rPr>
        <w:t>(sensu Fausch et al. 2002)</w:t>
      </w:r>
      <w:r w:rsidR="00E67FAB">
        <w:fldChar w:fldCharType="end"/>
      </w:r>
      <w:r w:rsidRPr="00A87A6D">
        <w:t xml:space="preserve">. Establishing relationships between remotely sensed variables and </w:t>
      </w:r>
      <w:r w:rsidRPr="00A87A6D">
        <w:rPr>
          <w:i/>
        </w:rPr>
        <w:t>in-situ</w:t>
      </w:r>
      <w:r w:rsidRPr="00A87A6D">
        <w:t xml:space="preserve"> measurements of habitat quality for salmon would </w:t>
      </w:r>
      <w:r>
        <w:t>be</w:t>
      </w:r>
      <w:r w:rsidRPr="00A87A6D">
        <w:t xml:space="preserve"> an important step towards this goal.</w:t>
      </w:r>
      <w:r w:rsidR="000F41F1">
        <w:t xml:space="preserve"> </w:t>
      </w:r>
    </w:p>
    <w:p w14:paraId="47FE7D56" w14:textId="77777777" w:rsidR="000F23C5" w:rsidRPr="00A87A6D" w:rsidRDefault="000F23C5" w:rsidP="005C65D3"/>
    <w:p w14:paraId="6FCD799A" w14:textId="44D98D12" w:rsidR="000F23C5" w:rsidRPr="00A87A6D" w:rsidRDefault="000F23C5" w:rsidP="005C65D3">
      <w:pPr>
        <w:rPr>
          <w:b/>
        </w:rPr>
      </w:pPr>
      <w:r w:rsidRPr="00A87A6D">
        <w:rPr>
          <w:b/>
        </w:rPr>
        <w:t>Objectives</w:t>
      </w:r>
    </w:p>
    <w:p w14:paraId="6905B438" w14:textId="77777777" w:rsidR="00A8011B" w:rsidRPr="00A87A6D" w:rsidRDefault="00A8011B" w:rsidP="005C65D3"/>
    <w:p w14:paraId="38EB5947" w14:textId="46614572" w:rsidR="000F23C5" w:rsidRDefault="0081210D" w:rsidP="005C65D3">
      <w:pPr>
        <w:pStyle w:val="ListParagraph"/>
        <w:numPr>
          <w:ilvl w:val="0"/>
          <w:numId w:val="3"/>
        </w:numPr>
        <w:spacing w:line="240" w:lineRule="auto"/>
        <w:contextualSpacing w:val="0"/>
      </w:pPr>
      <w:r w:rsidRPr="00A87A6D">
        <w:t>Measure</w:t>
      </w:r>
      <w:r w:rsidR="000F23C5" w:rsidRPr="00A87A6D">
        <w:t xml:space="preserve"> the short-term effects of </w:t>
      </w:r>
      <w:r w:rsidR="002C3733" w:rsidRPr="00A87A6D">
        <w:t xml:space="preserve">the 2019 Nugget Creek </w:t>
      </w:r>
      <w:r w:rsidR="006F7A9E">
        <w:t>and Beaver f</w:t>
      </w:r>
      <w:r w:rsidR="002C3733" w:rsidRPr="00A87A6D">
        <w:t>ire</w:t>
      </w:r>
      <w:r w:rsidR="006F7A9E">
        <w:t>s</w:t>
      </w:r>
      <w:r w:rsidR="002C3733" w:rsidRPr="00A87A6D">
        <w:t xml:space="preserve"> </w:t>
      </w:r>
      <w:r w:rsidR="000F23C5" w:rsidRPr="00A87A6D">
        <w:t>on the rearing habitat quality and juvenile growth rates of Chinook salmon in the Chena River</w:t>
      </w:r>
    </w:p>
    <w:p w14:paraId="28A92009" w14:textId="77777777" w:rsidR="000F20B0" w:rsidRDefault="000F20B0" w:rsidP="000F20B0">
      <w:pPr>
        <w:pStyle w:val="ListParagraph"/>
        <w:spacing w:line="240" w:lineRule="auto"/>
        <w:ind w:firstLine="0"/>
        <w:contextualSpacing w:val="0"/>
      </w:pPr>
    </w:p>
    <w:p w14:paraId="4CB626F4" w14:textId="4E617904" w:rsidR="00856414" w:rsidRPr="00A87A6D" w:rsidRDefault="00856414" w:rsidP="00856414">
      <w:pPr>
        <w:pStyle w:val="ListParagraph"/>
        <w:numPr>
          <w:ilvl w:val="0"/>
          <w:numId w:val="3"/>
        </w:numPr>
        <w:spacing w:line="240" w:lineRule="auto"/>
        <w:contextualSpacing w:val="0"/>
      </w:pPr>
      <w:r>
        <w:t xml:space="preserve">Measure </w:t>
      </w:r>
      <w:r w:rsidR="00C87466">
        <w:t xml:space="preserve">short-term </w:t>
      </w:r>
      <w:r>
        <w:t xml:space="preserve">wildfire effects on </w:t>
      </w:r>
      <w:r w:rsidR="00C87466">
        <w:t xml:space="preserve">invertebrate </w:t>
      </w:r>
      <w:r>
        <w:t xml:space="preserve">prey communities and detritus loading from </w:t>
      </w:r>
      <w:r w:rsidR="00504D6A">
        <w:t>headwater</w:t>
      </w:r>
      <w:r>
        <w:t xml:space="preserve"> streams that influence downstream Chinook </w:t>
      </w:r>
      <w:r w:rsidR="007B1C28">
        <w:t xml:space="preserve">salmon </w:t>
      </w:r>
      <w:r>
        <w:t>habitats</w:t>
      </w:r>
    </w:p>
    <w:p w14:paraId="53BDB6FA" w14:textId="77777777" w:rsidR="007C5426" w:rsidRPr="00A87A6D" w:rsidRDefault="007C5426" w:rsidP="007C5426"/>
    <w:p w14:paraId="485DF52F" w14:textId="6027DDEC" w:rsidR="000F23C5" w:rsidRPr="00A87A6D" w:rsidRDefault="000F23C5" w:rsidP="005C65D3">
      <w:pPr>
        <w:pStyle w:val="ListParagraph"/>
        <w:numPr>
          <w:ilvl w:val="0"/>
          <w:numId w:val="3"/>
        </w:numPr>
        <w:spacing w:line="240" w:lineRule="auto"/>
        <w:contextualSpacing w:val="0"/>
      </w:pPr>
      <w:r w:rsidRPr="00A87A6D">
        <w:t>Inv</w:t>
      </w:r>
      <w:r w:rsidR="00313355" w:rsidRPr="00A87A6D">
        <w:t xml:space="preserve">estigate the feasibility of using </w:t>
      </w:r>
      <w:r w:rsidR="003240A8" w:rsidRPr="00A87A6D">
        <w:t>drone-based aerial</w:t>
      </w:r>
      <w:r w:rsidR="00313355" w:rsidRPr="00A87A6D">
        <w:t xml:space="preserve"> imagery to </w:t>
      </w:r>
      <w:r w:rsidR="00FA75D0">
        <w:t>estimate river turbidity levels upstream and downstream of the burned area</w:t>
      </w:r>
      <w:r w:rsidR="00313355" w:rsidRPr="00A87A6D">
        <w:t xml:space="preserve">, as a </w:t>
      </w:r>
      <w:r w:rsidR="003240A8" w:rsidRPr="00A87A6D">
        <w:t xml:space="preserve">step towards development of a </w:t>
      </w:r>
      <w:r w:rsidR="00313355" w:rsidRPr="00A87A6D">
        <w:t xml:space="preserve">rapid-assessment tool for estimating </w:t>
      </w:r>
      <w:r w:rsidR="00015FD3" w:rsidRPr="00A87A6D">
        <w:t xml:space="preserve">effects of </w:t>
      </w:r>
      <w:r w:rsidR="00FA75D0">
        <w:t>other wild</w:t>
      </w:r>
      <w:r w:rsidR="00015FD3" w:rsidRPr="00A87A6D">
        <w:t>fires on habitat quality for salmon</w:t>
      </w:r>
    </w:p>
    <w:p w14:paraId="7B572B1A" w14:textId="77777777" w:rsidR="00015FD3" w:rsidRPr="00A87A6D" w:rsidRDefault="00015FD3" w:rsidP="005C65D3"/>
    <w:p w14:paraId="69CB4D2C" w14:textId="0865D797" w:rsidR="000B0624" w:rsidRPr="00A87A6D" w:rsidRDefault="000F23C5" w:rsidP="005C65D3">
      <w:pPr>
        <w:rPr>
          <w:b/>
        </w:rPr>
      </w:pPr>
      <w:r w:rsidRPr="00A87A6D">
        <w:rPr>
          <w:b/>
        </w:rPr>
        <w:t>Methods</w:t>
      </w:r>
    </w:p>
    <w:p w14:paraId="460C830A" w14:textId="77777777" w:rsidR="000A404E" w:rsidRPr="00A87A6D" w:rsidRDefault="000A404E" w:rsidP="005C65D3">
      <w:pPr>
        <w:rPr>
          <w:b/>
        </w:rPr>
      </w:pPr>
    </w:p>
    <w:p w14:paraId="3D192E3D" w14:textId="1E8C28C6" w:rsidR="002C3733" w:rsidRPr="00A87A6D" w:rsidRDefault="002C3733" w:rsidP="005C65D3">
      <w:pPr>
        <w:rPr>
          <w:i/>
        </w:rPr>
      </w:pPr>
      <w:r w:rsidRPr="00A87A6D">
        <w:rPr>
          <w:i/>
        </w:rPr>
        <w:t>Objective 1</w:t>
      </w:r>
    </w:p>
    <w:p w14:paraId="0204FBDD" w14:textId="77777777" w:rsidR="002C3733" w:rsidRPr="00A87A6D" w:rsidRDefault="002C3733" w:rsidP="005C65D3">
      <w:pPr>
        <w:rPr>
          <w:i/>
        </w:rPr>
      </w:pPr>
    </w:p>
    <w:p w14:paraId="5EEB04E7" w14:textId="34A50588" w:rsidR="0087557F" w:rsidRDefault="000B0624" w:rsidP="005C65D3">
      <w:r w:rsidRPr="00842B95">
        <w:t xml:space="preserve">The </w:t>
      </w:r>
      <w:r w:rsidR="000F23C5" w:rsidRPr="00842B95">
        <w:t xml:space="preserve">University of Alaska Fairbanks </w:t>
      </w:r>
      <w:r w:rsidR="005270A2" w:rsidRPr="00842B95">
        <w:t xml:space="preserve">(UAF) </w:t>
      </w:r>
      <w:r w:rsidR="000F23C5" w:rsidRPr="00842B95">
        <w:t xml:space="preserve">and South Fork Research </w:t>
      </w:r>
      <w:r w:rsidR="005270A2" w:rsidRPr="00842B95">
        <w:t xml:space="preserve">(SFR) </w:t>
      </w:r>
      <w:r w:rsidR="000F23C5" w:rsidRPr="00842B95">
        <w:t xml:space="preserve">will </w:t>
      </w:r>
      <w:r w:rsidR="0050160C" w:rsidRPr="00842B95">
        <w:t>conduct field sampling</w:t>
      </w:r>
      <w:r w:rsidR="00A803A7" w:rsidRPr="00842B95">
        <w:t xml:space="preserve"> </w:t>
      </w:r>
      <w:r w:rsidR="005270A2" w:rsidRPr="00842B95">
        <w:t xml:space="preserve">during summer 2020 </w:t>
      </w:r>
      <w:r w:rsidR="00842B95" w:rsidRPr="00842B95">
        <w:t xml:space="preserve">and a foraging model analysis </w:t>
      </w:r>
      <w:r w:rsidR="005270A2" w:rsidRPr="00842B95">
        <w:t xml:space="preserve">to estimate the short-term effects of the 2019 Nugget Creek </w:t>
      </w:r>
      <w:r w:rsidR="00F937D7" w:rsidRPr="00842B95">
        <w:t>F</w:t>
      </w:r>
      <w:r w:rsidR="005270A2" w:rsidRPr="00842B95">
        <w:t>ire on habitat quality and growth rates of juvenile Chinook salmon</w:t>
      </w:r>
      <w:r w:rsidR="00F937D7" w:rsidRPr="00842B95">
        <w:t xml:space="preserve"> in the Chena River</w:t>
      </w:r>
      <w:r w:rsidR="005270A2" w:rsidRPr="00842B95">
        <w:t xml:space="preserve">. </w:t>
      </w:r>
      <w:r w:rsidR="001857E7" w:rsidRPr="00842B95">
        <w:t xml:space="preserve">Drifting invertebrates, </w:t>
      </w:r>
      <w:r w:rsidR="000F23C5" w:rsidRPr="00842B95">
        <w:t>fine-scale debris</w:t>
      </w:r>
      <w:r w:rsidR="001857E7" w:rsidRPr="00842B95">
        <w:t xml:space="preserve">, </w:t>
      </w:r>
      <w:r w:rsidR="005270A2" w:rsidRPr="00842B95">
        <w:t xml:space="preserve">and turbidity will be sampled </w:t>
      </w:r>
      <w:r w:rsidR="00DC1F1F" w:rsidRPr="00842B95">
        <w:t>approximately weekly</w:t>
      </w:r>
      <w:r w:rsidR="001857E7" w:rsidRPr="00842B95">
        <w:t xml:space="preserve"> from </w:t>
      </w:r>
      <w:r w:rsidR="00A432CC" w:rsidRPr="00842B95">
        <w:t xml:space="preserve">early </w:t>
      </w:r>
      <w:r w:rsidR="002400B6" w:rsidRPr="00842B95">
        <w:t>July</w:t>
      </w:r>
      <w:r w:rsidR="00A0468D" w:rsidRPr="00842B95">
        <w:t xml:space="preserve"> to </w:t>
      </w:r>
      <w:r w:rsidR="002D5D34" w:rsidRPr="00842B95">
        <w:t xml:space="preserve">early </w:t>
      </w:r>
      <w:r w:rsidR="001857E7" w:rsidRPr="00842B95">
        <w:t xml:space="preserve">September </w:t>
      </w:r>
      <w:r w:rsidR="002C3733" w:rsidRPr="00842B95">
        <w:t xml:space="preserve">at </w:t>
      </w:r>
      <w:r w:rsidR="00DC1F1F" w:rsidRPr="00842B95">
        <w:t>two</w:t>
      </w:r>
      <w:r w:rsidR="002C3733" w:rsidRPr="00842B95">
        <w:t xml:space="preserve"> road-accessible site</w:t>
      </w:r>
      <w:r w:rsidR="00DC1F1F" w:rsidRPr="00842B95">
        <w:t>s</w:t>
      </w:r>
      <w:r w:rsidR="002C3733" w:rsidRPr="00842B95">
        <w:t xml:space="preserve"> </w:t>
      </w:r>
      <w:r w:rsidR="001857E7" w:rsidRPr="00842B95">
        <w:t>on the Chena River</w:t>
      </w:r>
      <w:r w:rsidR="00DC1F1F" w:rsidRPr="00842B95">
        <w:t>,</w:t>
      </w:r>
      <w:r w:rsidR="001857E7" w:rsidRPr="00842B95">
        <w:t xml:space="preserve"> </w:t>
      </w:r>
      <w:r w:rsidR="002C3733" w:rsidRPr="00842B95">
        <w:t xml:space="preserve">immediately </w:t>
      </w:r>
      <w:r w:rsidR="00DC1F1F" w:rsidRPr="00842B95">
        <w:t xml:space="preserve">upstream and </w:t>
      </w:r>
      <w:r w:rsidR="002C3733" w:rsidRPr="00842B95">
        <w:t xml:space="preserve">downstream of the Nugget Creek Fire burned area (Figure 1). </w:t>
      </w:r>
      <w:r w:rsidR="00351EB2" w:rsidRPr="00842B95">
        <w:t>Data logging sondes will be deployed upstream and downstream of the burn scar to continuously measure water temperature</w:t>
      </w:r>
      <w:r w:rsidR="00E47227">
        <w:t xml:space="preserve"> and</w:t>
      </w:r>
      <w:r w:rsidR="00351EB2" w:rsidRPr="00842B95">
        <w:t xml:space="preserve"> turbidity. </w:t>
      </w:r>
      <w:r w:rsidR="00F937D7" w:rsidRPr="00842B95">
        <w:t>J</w:t>
      </w:r>
      <w:r w:rsidR="000F23C5" w:rsidRPr="00842B95">
        <w:t xml:space="preserve">uvenile Chinook salmon </w:t>
      </w:r>
      <w:r w:rsidR="00AC5612" w:rsidRPr="00842B95">
        <w:t xml:space="preserve">will also be captured, measured, and released </w:t>
      </w:r>
      <w:r w:rsidR="005270A2" w:rsidRPr="00842B95">
        <w:t xml:space="preserve">in </w:t>
      </w:r>
      <w:r w:rsidR="00DC1F1F" w:rsidRPr="00842B95">
        <w:t>downstream, fire-affected reaches of the Chena River, including tributaries and off-channel habitats</w:t>
      </w:r>
      <w:r w:rsidR="00351EB2" w:rsidRPr="00842B95">
        <w:t xml:space="preserve">. </w:t>
      </w:r>
      <w:r w:rsidR="00A432CC" w:rsidRPr="00842B95">
        <w:t>Fish will be sampled</w:t>
      </w:r>
      <w:r w:rsidR="00351EB2" w:rsidRPr="00842B95">
        <w:t xml:space="preserve"> during late August-early September in order to quantify </w:t>
      </w:r>
      <w:r w:rsidR="00A432CC" w:rsidRPr="00842B95">
        <w:t xml:space="preserve">their </w:t>
      </w:r>
      <w:r w:rsidR="00351EB2" w:rsidRPr="00842B95">
        <w:t>body size</w:t>
      </w:r>
      <w:r w:rsidR="00A432CC" w:rsidRPr="00842B95">
        <w:t>s</w:t>
      </w:r>
      <w:r w:rsidR="00351EB2" w:rsidRPr="00842B95">
        <w:t xml:space="preserve"> at the end of the summer growing season, a useful metric of total accumulated growth. The average body length and mass of juvenile Chinook salmon </w:t>
      </w:r>
      <w:r w:rsidR="00DC1F1F" w:rsidRPr="00842B95">
        <w:t xml:space="preserve">at </w:t>
      </w:r>
      <w:r w:rsidR="00351EB2" w:rsidRPr="00842B95">
        <w:t xml:space="preserve">downstream, </w:t>
      </w:r>
      <w:r w:rsidR="00DC1F1F" w:rsidRPr="00842B95">
        <w:t xml:space="preserve">fire-affected sites will be compared to </w:t>
      </w:r>
      <w:r w:rsidR="00351EB2" w:rsidRPr="00842B95">
        <w:t xml:space="preserve">similar </w:t>
      </w:r>
      <w:r w:rsidR="00DC1F1F" w:rsidRPr="00842B95">
        <w:t xml:space="preserve">data collected at upstream sites </w:t>
      </w:r>
      <w:r w:rsidR="00351EB2" w:rsidRPr="00842B95">
        <w:t xml:space="preserve">by </w:t>
      </w:r>
      <w:r w:rsidR="00A432CC" w:rsidRPr="00842B95">
        <w:t>an</w:t>
      </w:r>
      <w:r w:rsidR="00351EB2" w:rsidRPr="00842B95">
        <w:t xml:space="preserve"> ongoing climate </w:t>
      </w:r>
      <w:r w:rsidR="00A432CC" w:rsidRPr="00842B95">
        <w:t>study, detailed below</w:t>
      </w:r>
      <w:r w:rsidR="00DC1F1F" w:rsidRPr="00842B95">
        <w:t xml:space="preserve">. </w:t>
      </w:r>
      <w:r w:rsidR="0087557F" w:rsidRPr="00842B95">
        <w:rPr>
          <w:color w:val="222222"/>
        </w:rPr>
        <w:t xml:space="preserve">UAF will </w:t>
      </w:r>
      <w:r w:rsidR="0087557F">
        <w:rPr>
          <w:color w:val="222222"/>
        </w:rPr>
        <w:t xml:space="preserve">lead the field sampling </w:t>
      </w:r>
      <w:r w:rsidR="0087557F">
        <w:rPr>
          <w:color w:val="222222"/>
        </w:rPr>
        <w:lastRenderedPageBreak/>
        <w:t>effort, and SFR and Tanana Chiefs Conference (TCC) personnel may assist when available, to develop stronger collaborative ties and provide capacity-building opportunities.</w:t>
      </w:r>
    </w:p>
    <w:p w14:paraId="0BDF9F67" w14:textId="77777777" w:rsidR="0087557F" w:rsidRDefault="0087557F" w:rsidP="005C65D3">
      <w:pPr>
        <w:rPr>
          <w:color w:val="222222"/>
        </w:rPr>
      </w:pPr>
    </w:p>
    <w:p w14:paraId="37CCCC1D" w14:textId="31D4AF71" w:rsidR="000F23C5" w:rsidRPr="00504D6A" w:rsidRDefault="0087557F" w:rsidP="005C65D3">
      <w:pPr>
        <w:rPr>
          <w:color w:val="222222"/>
        </w:rPr>
      </w:pPr>
      <w:r>
        <w:rPr>
          <w:color w:val="222222"/>
        </w:rPr>
        <w:t>UAF will process a fraction of each invertebrate sample in the lab and ship the remaining fraction to an outside contract laboratory for analysis. Each sample will be divided into a</w:t>
      </w:r>
      <w:r w:rsidR="00B520D2">
        <w:rPr>
          <w:color w:val="222222"/>
        </w:rPr>
        <w:t xml:space="preserve"> “</w:t>
      </w:r>
      <w:r w:rsidR="00842B95" w:rsidRPr="00842B95">
        <w:rPr>
          <w:color w:val="222222"/>
        </w:rPr>
        <w:t>coarse</w:t>
      </w:r>
      <w:r w:rsidR="00B520D2">
        <w:rPr>
          <w:color w:val="222222"/>
        </w:rPr>
        <w:t>”</w:t>
      </w:r>
      <w:r w:rsidR="00842B95" w:rsidRPr="00842B95">
        <w:rPr>
          <w:color w:val="222222"/>
        </w:rPr>
        <w:t xml:space="preserve"> fraction</w:t>
      </w:r>
      <w:r w:rsidR="00B520D2">
        <w:rPr>
          <w:color w:val="222222"/>
        </w:rPr>
        <w:t>, collected in an inner 250-micron net</w:t>
      </w:r>
      <w:r>
        <w:rPr>
          <w:color w:val="222222"/>
        </w:rPr>
        <w:t>, and a “</w:t>
      </w:r>
      <w:r w:rsidRPr="00842B95">
        <w:rPr>
          <w:color w:val="222222"/>
        </w:rPr>
        <w:t>fine</w:t>
      </w:r>
      <w:r>
        <w:rPr>
          <w:color w:val="222222"/>
        </w:rPr>
        <w:t>”</w:t>
      </w:r>
      <w:r w:rsidRPr="00842B95">
        <w:rPr>
          <w:color w:val="222222"/>
        </w:rPr>
        <w:t xml:space="preserve"> fraction</w:t>
      </w:r>
      <w:r>
        <w:rPr>
          <w:color w:val="222222"/>
        </w:rPr>
        <w:t xml:space="preserve"> collected in an outer 80-micron net. UAF will analyze the coarse</w:t>
      </w:r>
      <w:r w:rsidR="00722BA7">
        <w:rPr>
          <w:color w:val="222222"/>
        </w:rPr>
        <w:t xml:space="preserve"> and fine</w:t>
      </w:r>
      <w:r>
        <w:rPr>
          <w:color w:val="222222"/>
        </w:rPr>
        <w:t xml:space="preserve"> fraction</w:t>
      </w:r>
      <w:r w:rsidR="00504D6A">
        <w:rPr>
          <w:color w:val="222222"/>
        </w:rPr>
        <w:t>s</w:t>
      </w:r>
      <w:r>
        <w:rPr>
          <w:color w:val="222222"/>
        </w:rPr>
        <w:t xml:space="preserve"> of each</w:t>
      </w:r>
      <w:r w:rsidR="00722BA7">
        <w:rPr>
          <w:color w:val="222222"/>
        </w:rPr>
        <w:t xml:space="preserve"> </w:t>
      </w:r>
      <w:r>
        <w:rPr>
          <w:color w:val="222222"/>
        </w:rPr>
        <w:t>sample</w:t>
      </w:r>
      <w:r w:rsidR="00C91380">
        <w:rPr>
          <w:color w:val="222222"/>
        </w:rPr>
        <w:t xml:space="preserve"> from </w:t>
      </w:r>
      <w:r w:rsidR="00504D6A">
        <w:rPr>
          <w:color w:val="222222"/>
        </w:rPr>
        <w:t>headwater</w:t>
      </w:r>
      <w:r w:rsidR="00C91380">
        <w:rPr>
          <w:color w:val="222222"/>
        </w:rPr>
        <w:t xml:space="preserve"> stream</w:t>
      </w:r>
      <w:r w:rsidR="00504D6A">
        <w:rPr>
          <w:color w:val="222222"/>
        </w:rPr>
        <w:t xml:space="preserve">s and </w:t>
      </w:r>
      <w:r w:rsidR="00722BA7">
        <w:rPr>
          <w:color w:val="222222"/>
        </w:rPr>
        <w:t>the fine fraction of each mainstem sample</w:t>
      </w:r>
      <w:r>
        <w:rPr>
          <w:color w:val="222222"/>
        </w:rPr>
        <w:t>.</w:t>
      </w:r>
      <w:r w:rsidR="00842B95" w:rsidRPr="00842B95">
        <w:rPr>
          <w:color w:val="222222"/>
        </w:rPr>
        <w:t xml:space="preserve"> </w:t>
      </w:r>
      <w:r w:rsidRPr="00A87A6D">
        <w:t>Invertebrate</w:t>
      </w:r>
      <w:r>
        <w:t>s</w:t>
      </w:r>
      <w:r w:rsidRPr="00A87A6D">
        <w:t xml:space="preserve"> will be identifi</w:t>
      </w:r>
      <w:r>
        <w:t>ed</w:t>
      </w:r>
      <w:r w:rsidRPr="00A87A6D">
        <w:t xml:space="preserve"> </w:t>
      </w:r>
      <w:r>
        <w:t>to family</w:t>
      </w:r>
      <w:r w:rsidR="00C91380">
        <w:t xml:space="preserve"> or order</w:t>
      </w:r>
      <w:r>
        <w:t xml:space="preserve"> and</w:t>
      </w:r>
      <w:r w:rsidRPr="00A87A6D">
        <w:t xml:space="preserve"> enumerat</w:t>
      </w:r>
      <w:r>
        <w:t>ed</w:t>
      </w:r>
      <w:r w:rsidRPr="00A87A6D">
        <w:t xml:space="preserve"> by size </w:t>
      </w:r>
      <w:r>
        <w:t>fraction (body length, mm)</w:t>
      </w:r>
      <w:r w:rsidRPr="00A87A6D">
        <w:t>.</w:t>
      </w:r>
      <w:r>
        <w:t xml:space="preserve"> The remaining debris fractions of each sample will be weighed. </w:t>
      </w:r>
      <w:r>
        <w:rPr>
          <w:color w:val="222222"/>
        </w:rPr>
        <w:t>The fine fractions of each</w:t>
      </w:r>
      <w:r w:rsidR="00722BA7">
        <w:rPr>
          <w:color w:val="222222"/>
        </w:rPr>
        <w:t xml:space="preserve"> mainstem</w:t>
      </w:r>
      <w:r>
        <w:rPr>
          <w:color w:val="222222"/>
        </w:rPr>
        <w:t xml:space="preserve"> sample will be shipped to the contract lab, where they will be analyzed in a similar manner.</w:t>
      </w:r>
      <w:r w:rsidR="00842B95" w:rsidRPr="00842B95">
        <w:rPr>
          <w:color w:val="222222"/>
        </w:rPr>
        <w:t xml:space="preserve"> </w:t>
      </w:r>
      <w:r w:rsidR="00B520D2">
        <w:t xml:space="preserve">The resulting data will be summarized in terms of invertebrate density, biomass, and taxa composition, and the export of organic debris and turbidity will be quantified. </w:t>
      </w:r>
      <w:r w:rsidR="00842B95" w:rsidRPr="00842B95">
        <w:rPr>
          <w:color w:val="222222"/>
        </w:rPr>
        <w:t>S</w:t>
      </w:r>
      <w:r w:rsidR="00722BA7">
        <w:rPr>
          <w:color w:val="222222"/>
        </w:rPr>
        <w:t>outh Fork Research</w:t>
      </w:r>
      <w:r w:rsidR="00842B95" w:rsidRPr="00842B95">
        <w:rPr>
          <w:color w:val="222222"/>
        </w:rPr>
        <w:t xml:space="preserve"> will provide expert guidance on </w:t>
      </w:r>
      <w:r>
        <w:rPr>
          <w:color w:val="222222"/>
        </w:rPr>
        <w:t>lab</w:t>
      </w:r>
      <w:r w:rsidR="00842B95" w:rsidRPr="00842B95">
        <w:rPr>
          <w:color w:val="222222"/>
        </w:rPr>
        <w:t xml:space="preserve"> analysis and coordinate with the contract lab on sample processing methods to ensure the data are comparable with those generated by the ongoing climate project.</w:t>
      </w:r>
    </w:p>
    <w:p w14:paraId="7672E209" w14:textId="77777777" w:rsidR="001857E7" w:rsidRPr="00842B95" w:rsidRDefault="001857E7" w:rsidP="005C65D3"/>
    <w:p w14:paraId="791D5756" w14:textId="7E4807B2" w:rsidR="001857E7" w:rsidRPr="00842B95" w:rsidRDefault="00B520D2" w:rsidP="005C65D3">
      <w:r>
        <w:t>These data</w:t>
      </w:r>
      <w:r w:rsidR="00351EB2" w:rsidRPr="00842B95">
        <w:t xml:space="preserve"> </w:t>
      </w:r>
      <w:r w:rsidR="001857E7" w:rsidRPr="00842B95">
        <w:t xml:space="preserve">will be </w:t>
      </w:r>
      <w:r w:rsidR="00351EB2" w:rsidRPr="00842B95">
        <w:t>analyzed in the context of</w:t>
      </w:r>
      <w:r w:rsidR="001857E7" w:rsidRPr="00842B95">
        <w:t xml:space="preserve"> similar data collected </w:t>
      </w:r>
      <w:r w:rsidR="00351EB2" w:rsidRPr="00842B95">
        <w:t>at nine</w:t>
      </w:r>
      <w:r w:rsidR="001857E7" w:rsidRPr="00842B95">
        <w:t xml:space="preserve"> sites throughout the Chena River watershed, which are being sampled during 2019 and 2020 as part of an ongoing study </w:t>
      </w:r>
      <w:r w:rsidR="004F0296" w:rsidRPr="00842B95">
        <w:t>being conducted by</w:t>
      </w:r>
      <w:r w:rsidR="001857E7" w:rsidRPr="00842B95">
        <w:t xml:space="preserve"> </w:t>
      </w:r>
      <w:r w:rsidR="00192E89" w:rsidRPr="00842B95">
        <w:t>SFR, UAF, and the Alaska Department of Fish and Game</w:t>
      </w:r>
      <w:r w:rsidR="004F0296" w:rsidRPr="00842B95">
        <w:t>.</w:t>
      </w:r>
      <w:r w:rsidR="00192E89" w:rsidRPr="00842B95">
        <w:t xml:space="preserve"> </w:t>
      </w:r>
      <w:r w:rsidR="004F0296" w:rsidRPr="00842B95">
        <w:t>The ongoing study is</w:t>
      </w:r>
      <w:r w:rsidR="00192E89" w:rsidRPr="00842B95">
        <w:t xml:space="preserve"> </w:t>
      </w:r>
      <w:r w:rsidR="004F0296" w:rsidRPr="00842B95">
        <w:t xml:space="preserve">funded by the Alaska Sustainable Salmon Fund (AKSSF), </w:t>
      </w:r>
      <w:r w:rsidR="00C91A23" w:rsidRPr="00842B95">
        <w:t>with the goal of determining</w:t>
      </w:r>
      <w:r w:rsidR="001857E7" w:rsidRPr="00842B95">
        <w:t xml:space="preserve"> how climate-driven changes in temperature and streamflow are affecting foraging and growth of juvenile Chinook salmon throughout the watershed, with implications for prioritizing areas for habitat restoration. One of the primary sampling sites of the </w:t>
      </w:r>
      <w:r w:rsidR="004F0296" w:rsidRPr="00842B95">
        <w:t>ongoing study</w:t>
      </w:r>
      <w:r w:rsidR="001857E7" w:rsidRPr="00842B95">
        <w:t xml:space="preserve"> is located </w:t>
      </w:r>
      <w:r w:rsidR="00351EB2" w:rsidRPr="00842B95">
        <w:t>just below the upstream margin</w:t>
      </w:r>
      <w:r w:rsidR="001857E7" w:rsidRPr="00842B95">
        <w:t xml:space="preserve"> of the Nugget Creek Fire burned area, but no </w:t>
      </w:r>
      <w:r w:rsidR="004F0296" w:rsidRPr="00842B95">
        <w:t>established</w:t>
      </w:r>
      <w:r w:rsidR="001857E7" w:rsidRPr="00842B95">
        <w:t xml:space="preserve"> sites are located downstream</w:t>
      </w:r>
      <w:r w:rsidR="004F0296" w:rsidRPr="00842B95">
        <w:t xml:space="preserve"> within the vicinity of the fire</w:t>
      </w:r>
      <w:r w:rsidR="001857E7" w:rsidRPr="00842B95">
        <w:t xml:space="preserve">. </w:t>
      </w:r>
      <w:r w:rsidR="004F0296" w:rsidRPr="00842B95">
        <w:t>By establishing the new site immediately downstream of the burned area, t</w:t>
      </w:r>
      <w:r w:rsidR="001857E7" w:rsidRPr="00842B95">
        <w:t xml:space="preserve">he project proposed here </w:t>
      </w:r>
      <w:r w:rsidR="00351EB2" w:rsidRPr="00842B95">
        <w:t>will</w:t>
      </w:r>
      <w:r w:rsidR="001857E7" w:rsidRPr="00842B95">
        <w:t xml:space="preserve"> </w:t>
      </w:r>
      <w:r w:rsidR="00C91A23" w:rsidRPr="00842B95">
        <w:t>leverage</w:t>
      </w:r>
      <w:r w:rsidR="001857E7" w:rsidRPr="00842B95">
        <w:t xml:space="preserve"> the substantial investment of the ongoing project to address an entirely new research objective, measuring the short-term effects of a wildfire on the habitat quality and juvenile growth rates of a major Chinook salmon population.</w:t>
      </w:r>
    </w:p>
    <w:p w14:paraId="6E67F064" w14:textId="77777777" w:rsidR="000F23C5" w:rsidRPr="00842B95" w:rsidRDefault="000F23C5" w:rsidP="005C65D3"/>
    <w:p w14:paraId="247E30E1" w14:textId="171973BF" w:rsidR="000F23C5" w:rsidRPr="00842B95" w:rsidRDefault="00842B95" w:rsidP="00842B95">
      <w:pPr>
        <w:shd w:val="clear" w:color="auto" w:fill="FFFFFF"/>
        <w:rPr>
          <w:rFonts w:ascii="Arial" w:hAnsi="Arial" w:cs="Arial"/>
          <w:color w:val="222222"/>
        </w:rPr>
      </w:pPr>
      <w:r w:rsidRPr="00842B95">
        <w:rPr>
          <w:color w:val="222222"/>
        </w:rPr>
        <w:t xml:space="preserve">SFR will conduct a drift foraging model analysis to estimate the effects of observed habitat quality conditions on feeding and growth rates of juvenile Chinook salmon. This analysis will address this research question: Do feeding and growth conditions for juvenile Chinook salmon differ between sites in the mainstem Chena River upstream and downstream of the Nugget Creek and Beaver fire burn scars? Specifically, do the densities of drifting macroinvertebrates and organic debris, modeled net rate of energy intake, and modeled growth-rate potential differ between upstream and downstream sites sampled from late June through early September across a range of streamflow conditions? </w:t>
      </w:r>
      <w:r w:rsidR="00FA52C8" w:rsidRPr="00842B95">
        <w:t xml:space="preserve">SFR will analyze </w:t>
      </w:r>
      <w:r w:rsidR="00A30832" w:rsidRPr="00842B95">
        <w:t xml:space="preserve">the </w:t>
      </w:r>
      <w:r w:rsidR="000F23C5" w:rsidRPr="00842B95">
        <w:t>invertebrate and debris data</w:t>
      </w:r>
      <w:r w:rsidR="00A30832" w:rsidRPr="00842B95">
        <w:t xml:space="preserve"> from the</w:t>
      </w:r>
      <w:r w:rsidR="000F23C5" w:rsidRPr="00842B95">
        <w:t xml:space="preserve"> sites immediately upstream and downstream of the </w:t>
      </w:r>
      <w:r w:rsidR="008A30C9" w:rsidRPr="00842B95">
        <w:t>burned area</w:t>
      </w:r>
      <w:r w:rsidR="000F23C5" w:rsidRPr="00842B95">
        <w:t>, within the broader context of 1</w:t>
      </w:r>
      <w:r w:rsidR="00F56D56" w:rsidRPr="00842B95">
        <w:t>0</w:t>
      </w:r>
      <w:r w:rsidR="000F23C5" w:rsidRPr="00842B95">
        <w:t xml:space="preserve"> sites located throughout the watershed. </w:t>
      </w:r>
      <w:r w:rsidR="00B236C2" w:rsidRPr="00842B95">
        <w:t xml:space="preserve">These </w:t>
      </w:r>
      <w:r w:rsidR="00A30832" w:rsidRPr="00842B95">
        <w:t>and other data</w:t>
      </w:r>
      <w:r w:rsidR="00B236C2" w:rsidRPr="00842B95">
        <w:t xml:space="preserve"> will be input to locally-tested drift foraging and bioenergetics models to estimate </w:t>
      </w:r>
      <w:r w:rsidR="00B236C2" w:rsidRPr="00A87A6D">
        <w:t xml:space="preserve">the short-term effects of the wildfire on juvenile </w:t>
      </w:r>
      <w:r w:rsidR="00D32B62">
        <w:t xml:space="preserve">Chinook </w:t>
      </w:r>
      <w:r w:rsidR="00B236C2" w:rsidRPr="00A87A6D">
        <w:t xml:space="preserve">salmon growth rate potential (body </w:t>
      </w:r>
      <w:r w:rsidR="00087614" w:rsidRPr="00A87A6D">
        <w:t>mass</w:t>
      </w:r>
      <w:r w:rsidR="00B236C2" w:rsidRPr="00A87A6D">
        <w:t xml:space="preserve"> achieved by the end of the growing season). </w:t>
      </w:r>
      <w:r w:rsidRPr="00A87A6D">
        <w:t>Foraging model predictions will be validated with field measurements of juvenile salmon growth.</w:t>
      </w:r>
      <w:r>
        <w:t xml:space="preserve"> </w:t>
      </w:r>
      <w:r w:rsidR="00FD5950">
        <w:t>SFR will lead</w:t>
      </w:r>
      <w:r>
        <w:t xml:space="preserve"> the</w:t>
      </w:r>
      <w:r w:rsidR="00FD5950" w:rsidRPr="00A87A6D">
        <w:t xml:space="preserve"> drift foraging and bioenergetics modeling</w:t>
      </w:r>
      <w:r w:rsidR="00FD5950">
        <w:t xml:space="preserve">, and UAF will assist </w:t>
      </w:r>
      <w:r w:rsidR="00FD5950" w:rsidRPr="00A87A6D">
        <w:t xml:space="preserve">when feasible. </w:t>
      </w:r>
    </w:p>
    <w:p w14:paraId="6066A36C" w14:textId="5C984817" w:rsidR="002C3733" w:rsidRPr="00A87A6D" w:rsidRDefault="002C3733" w:rsidP="005C65D3"/>
    <w:p w14:paraId="274FDFDD" w14:textId="08089ACE" w:rsidR="000F20B0" w:rsidRDefault="000F20B0" w:rsidP="005C65D3">
      <w:pPr>
        <w:rPr>
          <w:i/>
        </w:rPr>
      </w:pPr>
      <w:r>
        <w:rPr>
          <w:i/>
        </w:rPr>
        <w:lastRenderedPageBreak/>
        <w:t>Objective 2</w:t>
      </w:r>
    </w:p>
    <w:p w14:paraId="4D278FB3" w14:textId="01C0AF15" w:rsidR="000F20B0" w:rsidRDefault="000F20B0" w:rsidP="005C65D3">
      <w:pPr>
        <w:rPr>
          <w:i/>
        </w:rPr>
      </w:pPr>
    </w:p>
    <w:p w14:paraId="57E550CC" w14:textId="1829B812" w:rsidR="000F20B0" w:rsidRDefault="000F20B0" w:rsidP="00021E94">
      <w:r>
        <w:t xml:space="preserve">UAF will conduct field sampling to </w:t>
      </w:r>
      <w:r w:rsidR="00021E94">
        <w:t xml:space="preserve">measure wildfire effects on prey communities and detritus loading from </w:t>
      </w:r>
      <w:r w:rsidR="00504D6A">
        <w:t>headwater</w:t>
      </w:r>
      <w:r w:rsidR="00021E94">
        <w:t xml:space="preserve"> streams that influence downstream Chinook habitats</w:t>
      </w:r>
      <w:r>
        <w:t xml:space="preserve">. </w:t>
      </w:r>
      <w:r w:rsidR="0000758A">
        <w:t>Accessible study sites will be selected on treatment tributaries draining the Nugget Creek fire burned area and reference tributaries draining older burns and/or unburned sites in</w:t>
      </w:r>
      <w:r w:rsidR="00844B2E">
        <w:t xml:space="preserve"> the vicinity. </w:t>
      </w:r>
      <w:r w:rsidR="00351EB2">
        <w:t>Four to five</w:t>
      </w:r>
      <w:r w:rsidR="00C620C5">
        <w:t xml:space="preserve"> tributaries of each type</w:t>
      </w:r>
      <w:r w:rsidR="00844B2E">
        <w:t xml:space="preserve"> will be selected</w:t>
      </w:r>
      <w:r w:rsidR="00C620C5">
        <w:t xml:space="preserve"> </w:t>
      </w:r>
      <w:r w:rsidR="00351EB2">
        <w:t>to represent a range of</w:t>
      </w:r>
      <w:r w:rsidR="00C620C5">
        <w:t xml:space="preserve"> </w:t>
      </w:r>
      <w:r w:rsidR="00844B2E">
        <w:t xml:space="preserve">stream order, drainage area, </w:t>
      </w:r>
      <w:r w:rsidR="00C620C5">
        <w:t xml:space="preserve">pre-burn vegetation cover, gradient, aspect, and other characteristics. Each tributary will be sampled with 24-hour drift net sets to capture a full diel cycle of drifting invertebrates and fine-scale debris. </w:t>
      </w:r>
      <w:r w:rsidR="009F0F1C">
        <w:t xml:space="preserve">Turbidity will also be measured on each sampling trip. Each stream will be sampled twice, during mid and late summer. Stream temperature will be measured continuously in each tributary using temperature loggers. </w:t>
      </w:r>
      <w:r w:rsidR="00143FFD">
        <w:t xml:space="preserve">Invertebrate samples will be analyzed in the lab at UAF. </w:t>
      </w:r>
      <w:r w:rsidR="00C620C5" w:rsidRPr="00A87A6D">
        <w:t>Invertebrate</w:t>
      </w:r>
      <w:r w:rsidR="003F3C86">
        <w:t>s</w:t>
      </w:r>
      <w:r w:rsidR="00C620C5" w:rsidRPr="00A87A6D">
        <w:t xml:space="preserve"> will be identifi</w:t>
      </w:r>
      <w:r w:rsidR="003F3C86">
        <w:t>ed</w:t>
      </w:r>
      <w:r w:rsidR="00C620C5" w:rsidRPr="00A87A6D">
        <w:t xml:space="preserve"> </w:t>
      </w:r>
      <w:r w:rsidR="003F3C86">
        <w:t xml:space="preserve">to </w:t>
      </w:r>
      <w:r w:rsidR="00504D6A">
        <w:t xml:space="preserve">order or </w:t>
      </w:r>
      <w:r w:rsidR="003F3C86">
        <w:t>family</w:t>
      </w:r>
      <w:r w:rsidR="00766651">
        <w:t xml:space="preserve"> </w:t>
      </w:r>
      <w:r w:rsidR="003F3C86">
        <w:t>and</w:t>
      </w:r>
      <w:r w:rsidR="00C620C5" w:rsidRPr="00A87A6D">
        <w:t xml:space="preserve"> enumerat</w:t>
      </w:r>
      <w:r w:rsidR="003F3C86">
        <w:t>ed</w:t>
      </w:r>
      <w:r w:rsidR="00C620C5" w:rsidRPr="00A87A6D">
        <w:t xml:space="preserve"> by size </w:t>
      </w:r>
      <w:r w:rsidR="00C620C5">
        <w:t>fraction</w:t>
      </w:r>
      <w:r w:rsidR="003F3C86">
        <w:t xml:space="preserve"> (body length, mm)</w:t>
      </w:r>
      <w:r w:rsidR="00C620C5" w:rsidRPr="00A87A6D">
        <w:t>.</w:t>
      </w:r>
      <w:r w:rsidR="00C620C5">
        <w:t xml:space="preserve"> </w:t>
      </w:r>
      <w:r w:rsidR="009F0F1C">
        <w:t>The remaining d</w:t>
      </w:r>
      <w:r w:rsidR="003F3C86">
        <w:t xml:space="preserve">ebris </w:t>
      </w:r>
      <w:r w:rsidR="009F0F1C">
        <w:t xml:space="preserve">fractions of each sample </w:t>
      </w:r>
      <w:r w:rsidR="003F3C86">
        <w:t xml:space="preserve">will be weighed. </w:t>
      </w:r>
      <w:r w:rsidR="00C620C5">
        <w:t xml:space="preserve">The resulting data will be summarized in terms of invertebrate density, biomass, and taxa composition, and the export of organic debris and </w:t>
      </w:r>
      <w:r w:rsidR="00972252">
        <w:t>turbidity</w:t>
      </w:r>
      <w:r w:rsidR="00351EB2">
        <w:t xml:space="preserve"> </w:t>
      </w:r>
      <w:r w:rsidR="00C620C5">
        <w:t xml:space="preserve">will be quantified. </w:t>
      </w:r>
      <w:r w:rsidR="00265738">
        <w:t xml:space="preserve">These results will be compared between the burned and unburned tributaries in order to draw inferences about the short-term effects of the fire on prey and debris export </w:t>
      </w:r>
      <w:r w:rsidR="003F3C86">
        <w:t xml:space="preserve">from </w:t>
      </w:r>
      <w:r w:rsidR="00504D6A">
        <w:t>headwater</w:t>
      </w:r>
      <w:r w:rsidR="003F3C86">
        <w:t xml:space="preserve"> streams </w:t>
      </w:r>
      <w:r w:rsidR="00265738">
        <w:t>to core Chinook salmon rearing habitats.</w:t>
      </w:r>
    </w:p>
    <w:p w14:paraId="438DDB50" w14:textId="59CCE2F3" w:rsidR="00143FFD" w:rsidRDefault="00143FFD" w:rsidP="00021E94">
      <w:r>
        <w:br/>
      </w:r>
      <w:r w:rsidR="00351EB2" w:rsidRPr="00201C02">
        <w:t xml:space="preserve">The </w:t>
      </w:r>
      <w:r w:rsidR="00972252" w:rsidRPr="00201C02">
        <w:t xml:space="preserve">tributary sampling </w:t>
      </w:r>
      <w:r w:rsidR="009F0F1C">
        <w:t xml:space="preserve">work </w:t>
      </w:r>
      <w:r w:rsidR="00972252" w:rsidRPr="00201C02">
        <w:t xml:space="preserve">will be conducted in coordination with a related study led by </w:t>
      </w:r>
      <w:r w:rsidR="00863D36" w:rsidRPr="00201C02">
        <w:t xml:space="preserve">UAF </w:t>
      </w:r>
      <w:r w:rsidR="00972252" w:rsidRPr="00201C02">
        <w:t>Ph.D. student Elizabeth Hinkle</w:t>
      </w:r>
      <w:r w:rsidR="00917F65">
        <w:t xml:space="preserve">, funded by </w:t>
      </w:r>
      <w:r w:rsidR="000B62AD">
        <w:t xml:space="preserve">an </w:t>
      </w:r>
      <w:r w:rsidR="00917F65">
        <w:t xml:space="preserve">Alaska </w:t>
      </w:r>
      <w:proofErr w:type="spellStart"/>
      <w:r w:rsidR="00917F65">
        <w:t>EPSCoR</w:t>
      </w:r>
      <w:proofErr w:type="spellEnd"/>
      <w:r w:rsidR="000B62AD">
        <w:t xml:space="preserve"> student seed grant</w:t>
      </w:r>
      <w:r w:rsidR="00972252" w:rsidRPr="00201C02">
        <w:t xml:space="preserve">. Both studies will sample invertebrates using similar methods so that the results are comparable, with the goal of </w:t>
      </w:r>
      <w:r w:rsidR="009F0F1C">
        <w:t>drawing</w:t>
      </w:r>
      <w:r w:rsidR="00972252" w:rsidRPr="00201C02">
        <w:t xml:space="preserve"> more general conclusions by sampling multiple river systems.</w:t>
      </w:r>
      <w:r w:rsidR="00F623C3">
        <w:t xml:space="preserve"> The two studies will be complementary, in that the seed grant study will conduct more frequent sampling on a relatively small number of upper headwater tributaries, whereas this study will conduct two sampling events on a relatively larger number of tributaries near their mouths.</w:t>
      </w:r>
    </w:p>
    <w:p w14:paraId="0042335B" w14:textId="77777777" w:rsidR="00C620C5" w:rsidRPr="000F20B0" w:rsidRDefault="00C620C5" w:rsidP="005C65D3"/>
    <w:p w14:paraId="59127CBC" w14:textId="1DAA3F6C" w:rsidR="002C3733" w:rsidRPr="00A87A6D" w:rsidRDefault="002C3733" w:rsidP="005C65D3">
      <w:pPr>
        <w:rPr>
          <w:i/>
        </w:rPr>
      </w:pPr>
      <w:r w:rsidRPr="00A87A6D">
        <w:rPr>
          <w:i/>
        </w:rPr>
        <w:t xml:space="preserve">Objective </w:t>
      </w:r>
      <w:r w:rsidR="000F20B0">
        <w:rPr>
          <w:i/>
        </w:rPr>
        <w:t>3</w:t>
      </w:r>
    </w:p>
    <w:p w14:paraId="00630D14" w14:textId="77777777" w:rsidR="00AF6AA3" w:rsidRPr="00A87A6D" w:rsidRDefault="00AF6AA3" w:rsidP="005C65D3">
      <w:pPr>
        <w:rPr>
          <w:i/>
        </w:rPr>
      </w:pPr>
    </w:p>
    <w:p w14:paraId="7BED4D8D" w14:textId="5D086E62" w:rsidR="004A46DF" w:rsidRPr="00A87A6D" w:rsidRDefault="00AC5612" w:rsidP="005C65D3">
      <w:r w:rsidRPr="00A87A6D">
        <w:t xml:space="preserve">UAF and </w:t>
      </w:r>
      <w:r w:rsidR="002C3733" w:rsidRPr="00A87A6D">
        <w:t xml:space="preserve">TCC </w:t>
      </w:r>
      <w:r w:rsidRPr="00A87A6D">
        <w:t xml:space="preserve">will investigate the feasibility of using drone-based imagery to measure </w:t>
      </w:r>
      <w:r w:rsidR="00C87438">
        <w:t xml:space="preserve">turbidity, a potentially </w:t>
      </w:r>
      <w:r w:rsidRPr="00A87A6D">
        <w:t xml:space="preserve">important </w:t>
      </w:r>
      <w:r w:rsidR="00C87438">
        <w:t>factor</w:t>
      </w:r>
      <w:r w:rsidRPr="00A87A6D">
        <w:t xml:space="preserve"> </w:t>
      </w:r>
      <w:r w:rsidR="00C87438">
        <w:t>influenced by wildfire with implications for</w:t>
      </w:r>
      <w:r w:rsidRPr="00A87A6D">
        <w:t xml:space="preserve"> Chinook salmon </w:t>
      </w:r>
      <w:r w:rsidR="00C87438">
        <w:t>feeding and growth</w:t>
      </w:r>
      <w:r w:rsidRPr="00A87A6D">
        <w:t xml:space="preserve">. </w:t>
      </w:r>
      <w:r w:rsidR="00FA52C8" w:rsidRPr="00A87A6D">
        <w:t>TCC will collect i</w:t>
      </w:r>
      <w:r w:rsidRPr="00A87A6D">
        <w:t xml:space="preserve">magery </w:t>
      </w:r>
      <w:r w:rsidR="006630A3" w:rsidRPr="00A87A6D">
        <w:t xml:space="preserve">with a drone </w:t>
      </w:r>
      <w:r w:rsidR="002C3733" w:rsidRPr="00A87A6D">
        <w:t xml:space="preserve">at </w:t>
      </w:r>
      <w:r w:rsidR="009F0F1C">
        <w:t xml:space="preserve">the mainstem </w:t>
      </w:r>
      <w:r w:rsidR="002C3733" w:rsidRPr="00A87A6D">
        <w:t xml:space="preserve">sampling sites upstream and downstream of the Nugget Creek </w:t>
      </w:r>
      <w:r w:rsidR="00FD5950">
        <w:t>Fire burned area</w:t>
      </w:r>
      <w:r w:rsidR="002C3733" w:rsidRPr="00A87A6D">
        <w:t xml:space="preserve"> during a subset of </w:t>
      </w:r>
      <w:r w:rsidR="006630A3" w:rsidRPr="00A87A6D">
        <w:t xml:space="preserve">the </w:t>
      </w:r>
      <w:r w:rsidR="002C3733" w:rsidRPr="00A87A6D">
        <w:t>drift sampling events</w:t>
      </w:r>
      <w:r w:rsidR="006630A3" w:rsidRPr="00A87A6D">
        <w:t xml:space="preserve"> </w:t>
      </w:r>
      <w:r w:rsidR="00FA52C8" w:rsidRPr="00A87A6D">
        <w:t>(objective 1)</w:t>
      </w:r>
      <w:r w:rsidR="002C3733" w:rsidRPr="00A87A6D">
        <w:t xml:space="preserve">. </w:t>
      </w:r>
      <w:r w:rsidR="00125AA8" w:rsidRPr="00A87A6D">
        <w:t>Imagery will be captured in the visible (red/green/blue) and near infrared spectra and analyzed to derive metrics such as the Normalized Difference Water Index (NDWI) for each sampling site and date.</w:t>
      </w:r>
    </w:p>
    <w:p w14:paraId="76B97A31" w14:textId="77777777" w:rsidR="004A46DF" w:rsidRPr="00A87A6D" w:rsidRDefault="004A46DF" w:rsidP="005C65D3"/>
    <w:p w14:paraId="21EBC38C" w14:textId="277F9C5D" w:rsidR="003D2E11" w:rsidRPr="00DE477A" w:rsidRDefault="004A46DF" w:rsidP="005C65D3">
      <w:r w:rsidRPr="00A87A6D">
        <w:t>UAF will conduct an</w:t>
      </w:r>
      <w:r w:rsidR="006630A3" w:rsidRPr="00A87A6D">
        <w:t xml:space="preserve"> exploratory data analysis to determine if </w:t>
      </w:r>
      <w:r w:rsidRPr="00A87A6D">
        <w:t>turbidity</w:t>
      </w:r>
      <w:r w:rsidR="00B520D2">
        <w:t xml:space="preserve"> </w:t>
      </w:r>
      <w:r w:rsidR="006630A3" w:rsidRPr="00A87A6D">
        <w:t xml:space="preserve">can be </w:t>
      </w:r>
      <w:r w:rsidRPr="00A87A6D">
        <w:t>estimated based on metrics derived</w:t>
      </w:r>
      <w:r w:rsidR="006630A3" w:rsidRPr="00A87A6D">
        <w:t xml:space="preserve"> </w:t>
      </w:r>
      <w:r w:rsidRPr="00A87A6D">
        <w:t>f</w:t>
      </w:r>
      <w:r w:rsidR="006630A3" w:rsidRPr="00A87A6D">
        <w:t xml:space="preserve">rom the aerial imagery. </w:t>
      </w:r>
      <w:r w:rsidRPr="00A87A6D">
        <w:t>In particular, the relationship between NDWI and turbidity will be investigated, as predictive relationships between these variables have been identified in other rivers</w:t>
      </w:r>
      <w:r w:rsidR="000F41F1">
        <w:t xml:space="preserve"> </w:t>
      </w:r>
      <w:r w:rsidR="000F41F1">
        <w:fldChar w:fldCharType="begin">
          <w:fldData xml:space="preserve">PEVuZE5vdGU+PENpdGU+PEF1dGhvcj5FaG1hbm48L0F1dGhvcj48WWVhcj4yMDE5PC9ZZWFyPjxS
ZWNOdW0+NTMzODwvUmVjTnVtPjxEaXNwbGF5VGV4dD4oTWNGZWV0ZXJzIDE5OTYsIFBheW5lIDIw
MTgsIEVobWFubiBldCBhbC4gMjAxOSk8L0Rpc3BsYXlUZXh0PjxyZWNvcmQ+PHJlYy1udW1iZXI+
NTMzODwvcmVjLW51bWJlcj48Zm9yZWlnbi1rZXlzPjxrZXkgYXBwPSJFTiIgZGItaWQ9InoyeHRz
djAwNGQwZHhsZXh4NXA1eDl2NjB4NWVwdmZ6YXRhZSIgdGltZXN0YW1wPSIxNTk5ODU3Mzg0Ij41
MzM4PC9rZXk+PC9mb3JlaWduLWtleXM+PHJlZi10eXBlIG5hbWU9IkpvdXJuYWwgQXJ0aWNsZSI+
MTc8L3JlZi10eXBlPjxjb250cmlidXRvcnM+PGF1dGhvcnM+PGF1dGhvcj5FaG1hbm4sIEthcnlu
PC9hdXRob3I+PGF1dGhvcj5LZWxsZWhlciwgQ2hyaXN0YTwvYXV0aG9yPjxhdXRob3I+Q29uZG9u
LCBMYXVyYSBFPC9hdXRob3I+PC9hdXRob3JzPjwvY29udHJpYnV0b3JzPjx0aXRsZXM+PHRpdGxl
Pk1vbml0b3JpbmcgdHVyYmlkaXR5IGZyb20gYWJvdmU6IERlcGxveWluZyBzbWFsbCB1bm9jY3Vw
aWVkIGFlcmlhbCB2ZWhpY2xlcyB0byBpbWFnZSBpbuKAkHN0cmVhbSB0dXJiaWRpdHk8L3RpdGxl
PjxzZWNvbmRhcnktdGl0bGU+SHlkcm9sb2dpY2FsIFByb2Nlc3Nlczwvc2Vjb25kYXJ5LXRpdGxl
PjwvdGl0bGVzPjxwZXJpb2RpY2FsPjxmdWxsLXRpdGxlPkh5ZHJvbG9naWNhbCBQcm9jZXNzZXM8
L2Z1bGwtdGl0bGU+PC9wZXJpb2RpY2FsPjxwYWdlcz4xMDEzLTEwMjE8L3BhZ2VzPjx2b2x1bWU+
MzM8L3ZvbHVtZT48bnVtYmVyPjY8L251bWJlcj48ZGF0ZXM+PHllYXI+MjAxOTwveWVhcj48L2Rh
dGVzPjxpc2JuPjA4ODUtNjA4NzwvaXNibj48dXJscz48L3VybHM+PC9yZWNvcmQ+PC9DaXRlPjxD
aXRlPjxBdXRob3I+TWNGZWV0ZXJzPC9BdXRob3I+PFllYXI+MTk5NjwvWWVhcj48UmVjTnVtPjUz
NDA8L1JlY051bT48cmVjb3JkPjxyZWMtbnVtYmVyPjUzNDA8L3JlYy1udW1iZXI+PGZvcmVpZ24t
a2V5cz48a2V5IGFwcD0iRU4iIGRiLWlkPSJ6Mnh0c3YwMDRkMGR4bGV4eDVwNXg5djYweDVlcHZm
emF0YWUiIHRpbWVzdGFtcD0iMTU5OTg1OTkyNCI+NTM0MDwva2V5PjwvZm9yZWlnbi1rZXlzPjxy
ZWYtdHlwZSBuYW1lPSJKb3VybmFsIEFydGljbGUiPjE3PC9yZWYtdHlwZT48Y29udHJpYnV0b3Jz
PjxhdXRob3JzPjxhdXRob3I+TWNGZWV0ZXJzLCBTLiBLLjwvYXV0aG9yPjwvYXV0aG9ycz48L2Nv
bnRyaWJ1dG9ycz48dGl0bGVzPjx0aXRsZT5UaGUgdXNlIG9mIHRoZSBOb3JtYWxpemVkIERpZmZl
cmVuY2UgV2F0ZXIgSW5kZXggKE5EV0kpIGluIHRoZSBkZWxpbmVhdGlvbiBvZiBvcGVuIHdhdGVy
IGZlYXR1cmVzPC90aXRsZT48c2Vjb25kYXJ5LXRpdGxlPkludGVybmF0aW9uYWwgSm91cm5hbCBv
ZiBSZW1vdGUgU2Vuc2luZzwvc2Vjb25kYXJ5LXRpdGxlPjwvdGl0bGVzPjxwYWdlcz4xNDI1LTE0
MzI8L3BhZ2VzPjx2b2x1bWU+MTc8L3ZvbHVtZT48bnVtYmVyPjc8L251bWJlcj48ZGF0ZXM+PHll
YXI+MTk5NjwveWVhcj48cHViLWRhdGVzPjxkYXRlPjE5OTYvMDUvMDE8L2RhdGU+PC9wdWItZGF0
ZXM+PC9kYXRlcz48cHVibGlzaGVyPlRheWxvciAmYW1wOyBGcmFuY2lzPC9wdWJsaXNoZXI+PGlz
Ym4+MDE0My0xMTYxPC9pc2JuPjx1cmxzPjxyZWxhdGVkLXVybHM+PHVybD5odHRwczovL2RvaS5v
cmcvMTAuMTA4MC8wMTQzMTE2OTYwODk0ODcxNDwvdXJsPjwvcmVsYXRlZC11cmxzPjwvdXJscz48
ZWxlY3Ryb25pYy1yZXNvdXJjZS1udW0+MTAuMTA4MC8wMTQzMTE2OTYwODk0ODcxNDwvZWxlY3Ry
b25pYy1yZXNvdXJjZS1udW0+PC9yZWNvcmQ+PC9DaXRlPjxDaXRlPjxBdXRob3I+UGF5bmU8L0F1
dGhvcj48WWVhcj4yMDE4PC9ZZWFyPjxSZWNOdW0+NTM0MTwvUmVjTnVtPjxyZWNvcmQ+PHJlYy1u
dW1iZXI+NTM0MTwvcmVjLW51bWJlcj48Zm9yZWlnbi1rZXlzPjxrZXkgYXBwPSJFTiIgZGItaWQ9
InoyeHRzdjAwNGQwZHhsZXh4NXA1eDl2NjB4NWVwdmZ6YXRhZSIgdGltZXN0YW1wPSIxNTk5ODU5
OTc5Ij41MzQxPC9rZXk+PC9mb3JlaWduLWtleXM+PHJlZi10eXBlIG5hbWU9IlRoZXNpcyI+MzI8
L3JlZi10eXBlPjxjb250cmlidXRvcnM+PGF1dGhvcnM+PGF1dGhvcj5QYXluZSwgQ29sZSBTPC9h
dXRob3I+PC9hdXRob3JzPjwvY29udHJpYnV0b3JzPjx0aXRsZXM+PHRpdGxlPlJlbW90ZSBzZW5z
aW5nIG9mIGVyb3Npb24gYW5kIHNoYWxsb3cgd2F0ZXIgYmF0aHltZXRyeSB0byBhaWQgcml2ZXIg
bmF2aWdhdGlvbiBvbiB0aGUgQ29sdmlsbGUgUml2ZXIsIE51aXFzdXQgQUs8L3RpdGxlPjwvdGl0
bGVzPjxwYWdlcz43OTwvcGFnZXM+PHZvbHVtZT5NLlMuPC92b2x1bWU+PGRhdGVzPjx5ZWFyPjIw
MTg8L3llYXI+PC9kYXRlcz48cHVibGlzaGVyPlVuaXZlcnNpdHkgb2YgQWxhc2thIEZhaXJiYW5r
czwvcHVibGlzaGVyPjxpc2JuPjA0MzgzMDk1NDU8L2lzYm4+PHdvcmstdHlwZT5NLlMuIFRoZXNp
czwvd29yay10eXBlPjx1cmxzPjwvdXJscz48L3JlY29yZD48L0NpdGU+PC9FbmROb3RlPn==
</w:fldData>
        </w:fldChar>
      </w:r>
      <w:r w:rsidR="00654557">
        <w:instrText xml:space="preserve"> ADDIN EN.CITE </w:instrText>
      </w:r>
      <w:r w:rsidR="00654557">
        <w:fldChar w:fldCharType="begin">
          <w:fldData xml:space="preserve">PEVuZE5vdGU+PENpdGU+PEF1dGhvcj5FaG1hbm48L0F1dGhvcj48WWVhcj4yMDE5PC9ZZWFyPjxS
ZWNOdW0+NTMzODwvUmVjTnVtPjxEaXNwbGF5VGV4dD4oTWNGZWV0ZXJzIDE5OTYsIFBheW5lIDIw
MTgsIEVobWFubiBldCBhbC4gMjAxOSk8L0Rpc3BsYXlUZXh0PjxyZWNvcmQ+PHJlYy1udW1iZXI+
NTMzODwvcmVjLW51bWJlcj48Zm9yZWlnbi1rZXlzPjxrZXkgYXBwPSJFTiIgZGItaWQ9InoyeHRz
djAwNGQwZHhsZXh4NXA1eDl2NjB4NWVwdmZ6YXRhZSIgdGltZXN0YW1wPSIxNTk5ODU3Mzg0Ij41
MzM4PC9rZXk+PC9mb3JlaWduLWtleXM+PHJlZi10eXBlIG5hbWU9IkpvdXJuYWwgQXJ0aWNsZSI+
MTc8L3JlZi10eXBlPjxjb250cmlidXRvcnM+PGF1dGhvcnM+PGF1dGhvcj5FaG1hbm4sIEthcnlu
PC9hdXRob3I+PGF1dGhvcj5LZWxsZWhlciwgQ2hyaXN0YTwvYXV0aG9yPjxhdXRob3I+Q29uZG9u
LCBMYXVyYSBFPC9hdXRob3I+PC9hdXRob3JzPjwvY29udHJpYnV0b3JzPjx0aXRsZXM+PHRpdGxl
Pk1vbml0b3JpbmcgdHVyYmlkaXR5IGZyb20gYWJvdmU6IERlcGxveWluZyBzbWFsbCB1bm9jY3Vw
aWVkIGFlcmlhbCB2ZWhpY2xlcyB0byBpbWFnZSBpbuKAkHN0cmVhbSB0dXJiaWRpdHk8L3RpdGxl
PjxzZWNvbmRhcnktdGl0bGU+SHlkcm9sb2dpY2FsIFByb2Nlc3Nlczwvc2Vjb25kYXJ5LXRpdGxl
PjwvdGl0bGVzPjxwZXJpb2RpY2FsPjxmdWxsLXRpdGxlPkh5ZHJvbG9naWNhbCBQcm9jZXNzZXM8
L2Z1bGwtdGl0bGU+PC9wZXJpb2RpY2FsPjxwYWdlcz4xMDEzLTEwMjE8L3BhZ2VzPjx2b2x1bWU+
MzM8L3ZvbHVtZT48bnVtYmVyPjY8L251bWJlcj48ZGF0ZXM+PHllYXI+MjAxOTwveWVhcj48L2Rh
dGVzPjxpc2JuPjA4ODUtNjA4NzwvaXNibj48dXJscz48L3VybHM+PC9yZWNvcmQ+PC9DaXRlPjxD
aXRlPjxBdXRob3I+TWNGZWV0ZXJzPC9BdXRob3I+PFllYXI+MTk5NjwvWWVhcj48UmVjTnVtPjUz
NDA8L1JlY051bT48cmVjb3JkPjxyZWMtbnVtYmVyPjUzNDA8L3JlYy1udW1iZXI+PGZvcmVpZ24t
a2V5cz48a2V5IGFwcD0iRU4iIGRiLWlkPSJ6Mnh0c3YwMDRkMGR4bGV4eDVwNXg5djYweDVlcHZm
emF0YWUiIHRpbWVzdGFtcD0iMTU5OTg1OTkyNCI+NTM0MDwva2V5PjwvZm9yZWlnbi1rZXlzPjxy
ZWYtdHlwZSBuYW1lPSJKb3VybmFsIEFydGljbGUiPjE3PC9yZWYtdHlwZT48Y29udHJpYnV0b3Jz
PjxhdXRob3JzPjxhdXRob3I+TWNGZWV0ZXJzLCBTLiBLLjwvYXV0aG9yPjwvYXV0aG9ycz48L2Nv
bnRyaWJ1dG9ycz48dGl0bGVzPjx0aXRsZT5UaGUgdXNlIG9mIHRoZSBOb3JtYWxpemVkIERpZmZl
cmVuY2UgV2F0ZXIgSW5kZXggKE5EV0kpIGluIHRoZSBkZWxpbmVhdGlvbiBvZiBvcGVuIHdhdGVy
IGZlYXR1cmVzPC90aXRsZT48c2Vjb25kYXJ5LXRpdGxlPkludGVybmF0aW9uYWwgSm91cm5hbCBv
ZiBSZW1vdGUgU2Vuc2luZzwvc2Vjb25kYXJ5LXRpdGxlPjwvdGl0bGVzPjxwYWdlcz4xNDI1LTE0
MzI8L3BhZ2VzPjx2b2x1bWU+MTc8L3ZvbHVtZT48bnVtYmVyPjc8L251bWJlcj48ZGF0ZXM+PHll
YXI+MTk5NjwveWVhcj48cHViLWRhdGVzPjxkYXRlPjE5OTYvMDUvMDE8L2RhdGU+PC9wdWItZGF0
ZXM+PC9kYXRlcz48cHVibGlzaGVyPlRheWxvciAmYW1wOyBGcmFuY2lzPC9wdWJsaXNoZXI+PGlz
Ym4+MDE0My0xMTYxPC9pc2JuPjx1cmxzPjxyZWxhdGVkLXVybHM+PHVybD5odHRwczovL2RvaS5v
cmcvMTAuMTA4MC8wMTQzMTE2OTYwODk0ODcxNDwvdXJsPjwvcmVsYXRlZC11cmxzPjwvdXJscz48
ZWxlY3Ryb25pYy1yZXNvdXJjZS1udW0+MTAuMTA4MC8wMTQzMTE2OTYwODk0ODcxNDwvZWxlY3Ry
b25pYy1yZXNvdXJjZS1udW0+PC9yZWNvcmQ+PC9DaXRlPjxDaXRlPjxBdXRob3I+UGF5bmU8L0F1
dGhvcj48WWVhcj4yMDE4PC9ZZWFyPjxSZWNOdW0+NTM0MTwvUmVjTnVtPjxyZWNvcmQ+PHJlYy1u
dW1iZXI+NTM0MTwvcmVjLW51bWJlcj48Zm9yZWlnbi1rZXlzPjxrZXkgYXBwPSJFTiIgZGItaWQ9
InoyeHRzdjAwNGQwZHhsZXh4NXA1eDl2NjB4NWVwdmZ6YXRhZSIgdGltZXN0YW1wPSIxNTk5ODU5
OTc5Ij41MzQxPC9rZXk+PC9mb3JlaWduLWtleXM+PHJlZi10eXBlIG5hbWU9IlRoZXNpcyI+MzI8
L3JlZi10eXBlPjxjb250cmlidXRvcnM+PGF1dGhvcnM+PGF1dGhvcj5QYXluZSwgQ29sZSBTPC9h
dXRob3I+PC9hdXRob3JzPjwvY29udHJpYnV0b3JzPjx0aXRsZXM+PHRpdGxlPlJlbW90ZSBzZW5z
aW5nIG9mIGVyb3Npb24gYW5kIHNoYWxsb3cgd2F0ZXIgYmF0aHltZXRyeSB0byBhaWQgcml2ZXIg
bmF2aWdhdGlvbiBvbiB0aGUgQ29sdmlsbGUgUml2ZXIsIE51aXFzdXQgQUs8L3RpdGxlPjwvdGl0
bGVzPjxwYWdlcz43OTwvcGFnZXM+PHZvbHVtZT5NLlMuPC92b2x1bWU+PGRhdGVzPjx5ZWFyPjIw
MTg8L3llYXI+PC9kYXRlcz48cHVibGlzaGVyPlVuaXZlcnNpdHkgb2YgQWxhc2thIEZhaXJiYW5r
czwvcHVibGlzaGVyPjxpc2JuPjA0MzgzMDk1NDU8L2lzYm4+PHdvcmstdHlwZT5NLlMuIFRoZXNp
czwvd29yay10eXBlPjx1cmxzPjwvdXJscz48L3JlY29yZD48L0NpdGU+PC9FbmROb3RlPn==
</w:fldData>
        </w:fldChar>
      </w:r>
      <w:r w:rsidR="00654557">
        <w:instrText xml:space="preserve"> ADDIN EN.CITE.DATA </w:instrText>
      </w:r>
      <w:r w:rsidR="00654557">
        <w:fldChar w:fldCharType="end"/>
      </w:r>
      <w:r w:rsidR="000F41F1">
        <w:fldChar w:fldCharType="separate"/>
      </w:r>
      <w:r w:rsidR="00654557">
        <w:rPr>
          <w:noProof/>
        </w:rPr>
        <w:t>(McFeeters 1996, Payne 2018, Ehmann et al. 2019)</w:t>
      </w:r>
      <w:r w:rsidR="000F41F1">
        <w:fldChar w:fldCharType="end"/>
      </w:r>
      <w:r w:rsidRPr="00A87A6D">
        <w:t xml:space="preserve">. </w:t>
      </w:r>
      <w:r w:rsidR="00520BC5">
        <w:t>A</w:t>
      </w:r>
      <w:r w:rsidR="006630A3" w:rsidRPr="00A87A6D">
        <w:t xml:space="preserve"> subset of the data will be reserved for independent confirmatory analys</w:t>
      </w:r>
      <w:r w:rsidRPr="00A87A6D">
        <w:t>es</w:t>
      </w:r>
      <w:r w:rsidR="006630A3" w:rsidRPr="00A87A6D">
        <w:t xml:space="preserve"> </w:t>
      </w:r>
      <w:r w:rsidRPr="00A87A6D">
        <w:t>of any</w:t>
      </w:r>
      <w:r w:rsidR="006630A3" w:rsidRPr="00A87A6D">
        <w:t xml:space="preserve"> promising relationships </w:t>
      </w:r>
      <w:r w:rsidRPr="00A87A6D">
        <w:t>that are</w:t>
      </w:r>
      <w:r w:rsidR="006630A3" w:rsidRPr="00A87A6D">
        <w:t xml:space="preserve"> identified in the </w:t>
      </w:r>
      <w:r w:rsidRPr="00A87A6D">
        <w:t xml:space="preserve">initial </w:t>
      </w:r>
      <w:r w:rsidR="006630A3" w:rsidRPr="00A87A6D">
        <w:t>exploratory analysis</w:t>
      </w:r>
      <w:r w:rsidR="00520BC5">
        <w:t>, if the sample size of images is sufficient</w:t>
      </w:r>
      <w:r w:rsidR="006630A3" w:rsidRPr="00A87A6D">
        <w:t xml:space="preserve">. </w:t>
      </w:r>
      <w:r w:rsidR="000A5FC6" w:rsidRPr="00A87A6D">
        <w:t xml:space="preserve">Based on </w:t>
      </w:r>
      <w:r w:rsidRPr="00A87A6D">
        <w:t>these results</w:t>
      </w:r>
      <w:r w:rsidR="000A5FC6" w:rsidRPr="00A87A6D">
        <w:t xml:space="preserve">, the feasibility of using remotely sensed images (aerial or satellite-based) as a rapid-assessment tool </w:t>
      </w:r>
      <w:r w:rsidR="00AF6AA3" w:rsidRPr="00A87A6D">
        <w:t>for estimating wildfire impacts to other Chinook salmon populations across the region</w:t>
      </w:r>
      <w:r w:rsidRPr="00A87A6D">
        <w:t xml:space="preserve"> will be evaluated</w:t>
      </w:r>
      <w:r w:rsidR="00D32B62">
        <w:t>,</w:t>
      </w:r>
      <w:r w:rsidRPr="00A87A6D">
        <w:t xml:space="preserve"> and recommendations for further research will be proposed</w:t>
      </w:r>
      <w:r w:rsidR="00AF6AA3" w:rsidRPr="00A87A6D">
        <w:t>.</w:t>
      </w:r>
    </w:p>
    <w:p w14:paraId="4A6F8C33" w14:textId="77777777" w:rsidR="00D97D9F" w:rsidRPr="00A87A6D" w:rsidRDefault="00D97D9F" w:rsidP="005C65D3">
      <w:pPr>
        <w:rPr>
          <w:b/>
        </w:rPr>
      </w:pPr>
    </w:p>
    <w:p w14:paraId="38580FEA" w14:textId="2A7F570F" w:rsidR="003D2E11" w:rsidRDefault="002452AC" w:rsidP="005C65D3">
      <w:pPr>
        <w:rPr>
          <w:b/>
        </w:rPr>
      </w:pPr>
      <w:r w:rsidRPr="00A87A6D">
        <w:rPr>
          <w:b/>
        </w:rPr>
        <w:t xml:space="preserve">Timeline and Deliverables: </w:t>
      </w:r>
    </w:p>
    <w:p w14:paraId="723BAC0B" w14:textId="77777777" w:rsidR="006231B8" w:rsidRPr="00A87A6D" w:rsidRDefault="006231B8" w:rsidP="005C65D3"/>
    <w:p w14:paraId="273DB978" w14:textId="4233C6CE" w:rsidR="002452AC" w:rsidRPr="00A87A6D" w:rsidRDefault="00D97D9F" w:rsidP="005C65D3">
      <w:pPr>
        <w:pStyle w:val="ListParagraph"/>
        <w:numPr>
          <w:ilvl w:val="0"/>
          <w:numId w:val="2"/>
        </w:numPr>
        <w:spacing w:line="240" w:lineRule="auto"/>
        <w:contextualSpacing w:val="0"/>
      </w:pPr>
      <w:r>
        <w:t>E</w:t>
      </w:r>
      <w:r w:rsidR="00C155F0">
        <w:t xml:space="preserve">arly </w:t>
      </w:r>
      <w:r w:rsidR="002452AC" w:rsidRPr="00A87A6D">
        <w:t>June 2020: Apply for permits, hire and train</w:t>
      </w:r>
      <w:r w:rsidR="00C155F0">
        <w:t xml:space="preserve"> graduate and undergraduate students</w:t>
      </w:r>
      <w:r w:rsidR="002452AC" w:rsidRPr="00A87A6D">
        <w:t xml:space="preserve">, </w:t>
      </w:r>
      <w:r>
        <w:t>order supplies</w:t>
      </w:r>
      <w:r w:rsidR="000E723A">
        <w:t>.</w:t>
      </w:r>
    </w:p>
    <w:p w14:paraId="7EA76E8F" w14:textId="19E2DF1A" w:rsidR="002452AC" w:rsidRPr="00A87A6D" w:rsidRDefault="00C155F0" w:rsidP="005C65D3">
      <w:pPr>
        <w:pStyle w:val="ListParagraph"/>
        <w:numPr>
          <w:ilvl w:val="0"/>
          <w:numId w:val="2"/>
        </w:numPr>
        <w:spacing w:line="240" w:lineRule="auto"/>
        <w:contextualSpacing w:val="0"/>
      </w:pPr>
      <w:r>
        <w:t xml:space="preserve">Late </w:t>
      </w:r>
      <w:r w:rsidR="002452AC" w:rsidRPr="00A87A6D">
        <w:t xml:space="preserve">June-September 2020: </w:t>
      </w:r>
      <w:r w:rsidR="00D97D9F">
        <w:t>Deploy dataloggers, s</w:t>
      </w:r>
      <w:r w:rsidR="002452AC" w:rsidRPr="00A87A6D">
        <w:t>ample invertebrates, debris, and salmon growth</w:t>
      </w:r>
      <w:r w:rsidR="00D97D9F">
        <w:t>,</w:t>
      </w:r>
      <w:r w:rsidR="00876300" w:rsidRPr="00A87A6D">
        <w:t xml:space="preserve"> and collect drone imagery</w:t>
      </w:r>
      <w:r>
        <w:t>. Begin processing invertebrate samples in the lab.</w:t>
      </w:r>
    </w:p>
    <w:p w14:paraId="37087D49" w14:textId="575EA58D" w:rsidR="002452AC" w:rsidRPr="00A87A6D" w:rsidRDefault="000E723A" w:rsidP="005C65D3">
      <w:pPr>
        <w:pStyle w:val="ListParagraph"/>
        <w:numPr>
          <w:ilvl w:val="0"/>
          <w:numId w:val="2"/>
        </w:numPr>
        <w:spacing w:line="240" w:lineRule="auto"/>
        <w:contextualSpacing w:val="0"/>
      </w:pPr>
      <w:r>
        <w:t>September-</w:t>
      </w:r>
      <w:r w:rsidR="002452AC" w:rsidRPr="00A87A6D">
        <w:t>October 2020: Retrieve dataloggers and download data</w:t>
      </w:r>
      <w:r>
        <w:t>.</w:t>
      </w:r>
    </w:p>
    <w:p w14:paraId="54AB6B02" w14:textId="6501EE75" w:rsidR="002452AC" w:rsidRPr="00A87A6D" w:rsidRDefault="002452AC" w:rsidP="005C65D3">
      <w:pPr>
        <w:pStyle w:val="ListParagraph"/>
        <w:numPr>
          <w:ilvl w:val="0"/>
          <w:numId w:val="2"/>
        </w:numPr>
        <w:spacing w:line="240" w:lineRule="auto"/>
        <w:contextualSpacing w:val="0"/>
      </w:pPr>
      <w:r w:rsidRPr="00A87A6D">
        <w:t>October-December 2020: Process drone images</w:t>
      </w:r>
      <w:r w:rsidR="000E723A">
        <w:t>.</w:t>
      </w:r>
    </w:p>
    <w:p w14:paraId="34A27CFE" w14:textId="1625EF59" w:rsidR="002452AC" w:rsidRDefault="002452AC" w:rsidP="005C65D3">
      <w:pPr>
        <w:pStyle w:val="ListParagraph"/>
        <w:numPr>
          <w:ilvl w:val="0"/>
          <w:numId w:val="2"/>
        </w:numPr>
        <w:spacing w:line="240" w:lineRule="auto"/>
        <w:contextualSpacing w:val="0"/>
      </w:pPr>
      <w:r w:rsidRPr="00A87A6D">
        <w:t>October 2020-</w:t>
      </w:r>
      <w:r w:rsidR="00F56D56" w:rsidRPr="00A87A6D">
        <w:t>March</w:t>
      </w:r>
      <w:r w:rsidRPr="00A87A6D">
        <w:t xml:space="preserve"> 2021: </w:t>
      </w:r>
      <w:r w:rsidR="00C155F0">
        <w:t xml:space="preserve">Process headwater invertebrate samples in lab. </w:t>
      </w:r>
      <w:r w:rsidR="00F56D56" w:rsidRPr="00A87A6D">
        <w:t xml:space="preserve">Process </w:t>
      </w:r>
      <w:r w:rsidR="00C155F0">
        <w:t xml:space="preserve">mainstem </w:t>
      </w:r>
      <w:r w:rsidR="00F56D56" w:rsidRPr="00A87A6D">
        <w:t>invertebrate samples</w:t>
      </w:r>
      <w:r w:rsidRPr="00A87A6D">
        <w:t xml:space="preserve"> </w:t>
      </w:r>
      <w:r w:rsidR="00F56D56" w:rsidRPr="00A87A6D">
        <w:t>(</w:t>
      </w:r>
      <w:r w:rsidRPr="00A87A6D">
        <w:t>by contract lab</w:t>
      </w:r>
      <w:r w:rsidR="00F56D56" w:rsidRPr="00A87A6D">
        <w:t>)</w:t>
      </w:r>
      <w:r w:rsidR="00184DDB" w:rsidRPr="00A87A6D">
        <w:t xml:space="preserve">. </w:t>
      </w:r>
      <w:r w:rsidR="001D5EB8" w:rsidRPr="00A87A6D">
        <w:t xml:space="preserve">Analyze </w:t>
      </w:r>
      <w:r w:rsidR="006231B8">
        <w:t>temperature and empirical salmon growth data</w:t>
      </w:r>
      <w:r w:rsidR="000E723A">
        <w:t>.</w:t>
      </w:r>
    </w:p>
    <w:p w14:paraId="2DC43D01" w14:textId="485BF1F0" w:rsidR="006231B8" w:rsidRPr="00A87A6D" w:rsidRDefault="006231B8" w:rsidP="005C65D3">
      <w:pPr>
        <w:pStyle w:val="ListParagraph"/>
        <w:numPr>
          <w:ilvl w:val="0"/>
          <w:numId w:val="2"/>
        </w:numPr>
        <w:spacing w:line="240" w:lineRule="auto"/>
        <w:contextualSpacing w:val="0"/>
      </w:pPr>
      <w:r>
        <w:t xml:space="preserve">May 2021: Provide annual progress report to Alaska </w:t>
      </w:r>
      <w:proofErr w:type="spellStart"/>
      <w:r>
        <w:t>EPSCoR</w:t>
      </w:r>
      <w:proofErr w:type="spellEnd"/>
      <w:r w:rsidR="000E723A">
        <w:t>.</w:t>
      </w:r>
    </w:p>
    <w:p w14:paraId="4C9A6888" w14:textId="6B7D0882" w:rsidR="002452AC" w:rsidRPr="00A87A6D" w:rsidRDefault="001D5EB8" w:rsidP="005C65D3">
      <w:pPr>
        <w:pStyle w:val="ListParagraph"/>
        <w:numPr>
          <w:ilvl w:val="0"/>
          <w:numId w:val="2"/>
        </w:numPr>
        <w:spacing w:line="240" w:lineRule="auto"/>
        <w:contextualSpacing w:val="0"/>
      </w:pPr>
      <w:r w:rsidRPr="00A87A6D">
        <w:t>April</w:t>
      </w:r>
      <w:r w:rsidR="0081210D" w:rsidRPr="00A87A6D">
        <w:t>-</w:t>
      </w:r>
      <w:r w:rsidRPr="00A87A6D">
        <w:t>September</w:t>
      </w:r>
      <w:r w:rsidR="0081210D" w:rsidRPr="00A87A6D">
        <w:t xml:space="preserve"> 2021: </w:t>
      </w:r>
      <w:r w:rsidR="00F56D56" w:rsidRPr="00A87A6D">
        <w:t>Conduct drift foraging and bioenergetics analysis</w:t>
      </w:r>
      <w:r w:rsidR="006231B8">
        <w:t xml:space="preserve">. Test relationships between remotely sensed metrics and </w:t>
      </w:r>
      <w:r w:rsidR="00EF53E4">
        <w:t xml:space="preserve">field measurements of </w:t>
      </w:r>
      <w:r w:rsidR="006231B8">
        <w:t>habitat quality</w:t>
      </w:r>
      <w:r w:rsidR="000E723A">
        <w:t>.</w:t>
      </w:r>
    </w:p>
    <w:p w14:paraId="1AE2E434" w14:textId="3AFB6392" w:rsidR="0081210D" w:rsidRPr="00A87A6D" w:rsidRDefault="001D5EB8" w:rsidP="005C65D3">
      <w:pPr>
        <w:pStyle w:val="ListParagraph"/>
        <w:numPr>
          <w:ilvl w:val="0"/>
          <w:numId w:val="2"/>
        </w:numPr>
        <w:spacing w:line="240" w:lineRule="auto"/>
        <w:contextualSpacing w:val="0"/>
      </w:pPr>
      <w:r w:rsidRPr="00A87A6D">
        <w:t>October</w:t>
      </w:r>
      <w:r w:rsidR="00EE1B93">
        <w:t xml:space="preserve"> 2021</w:t>
      </w:r>
      <w:r w:rsidR="0081210D" w:rsidRPr="00A87A6D">
        <w:t>-</w:t>
      </w:r>
      <w:r w:rsidR="00EE1B93">
        <w:t>January</w:t>
      </w:r>
      <w:r w:rsidR="00F56D56" w:rsidRPr="00A87A6D">
        <w:t xml:space="preserve"> 202</w:t>
      </w:r>
      <w:r w:rsidR="00EE1B93">
        <w:t>2</w:t>
      </w:r>
      <w:r w:rsidR="00F56D56" w:rsidRPr="00A87A6D">
        <w:t xml:space="preserve">: Write project report and </w:t>
      </w:r>
      <w:r w:rsidR="00FD5950">
        <w:t>1-2</w:t>
      </w:r>
      <w:r w:rsidR="00184DDB" w:rsidRPr="00A87A6D">
        <w:t xml:space="preserve"> peer-reviewed </w:t>
      </w:r>
      <w:r w:rsidR="00F56D56" w:rsidRPr="00A87A6D">
        <w:t>publication</w:t>
      </w:r>
      <w:r w:rsidR="00FD5950">
        <w:t>s</w:t>
      </w:r>
      <w:r w:rsidR="000E723A">
        <w:t>.</w:t>
      </w:r>
    </w:p>
    <w:p w14:paraId="3C42397C" w14:textId="59279CD2" w:rsidR="0081210D" w:rsidRDefault="00EE1B93" w:rsidP="005C65D3">
      <w:pPr>
        <w:pStyle w:val="ListParagraph"/>
        <w:numPr>
          <w:ilvl w:val="0"/>
          <w:numId w:val="2"/>
        </w:numPr>
        <w:spacing w:line="240" w:lineRule="auto"/>
        <w:contextualSpacing w:val="0"/>
      </w:pPr>
      <w:r>
        <w:t>April</w:t>
      </w:r>
      <w:r w:rsidR="00F56D56" w:rsidRPr="00A87A6D">
        <w:t xml:space="preserve"> 2022: </w:t>
      </w:r>
      <w:r w:rsidR="0081210D" w:rsidRPr="00A87A6D">
        <w:t xml:space="preserve">Provide final report to Alaska </w:t>
      </w:r>
      <w:proofErr w:type="spellStart"/>
      <w:r w:rsidR="0081210D" w:rsidRPr="00A87A6D">
        <w:t>EPSCoR</w:t>
      </w:r>
      <w:proofErr w:type="spellEnd"/>
      <w:r w:rsidR="000E723A">
        <w:t>.</w:t>
      </w:r>
    </w:p>
    <w:p w14:paraId="38E6FCC2" w14:textId="77777777" w:rsidR="00024AE4" w:rsidRDefault="00024AE4" w:rsidP="00C13485">
      <w:r>
        <w:t xml:space="preserve"> </w:t>
      </w:r>
    </w:p>
    <w:p w14:paraId="3C9C41DB" w14:textId="493688C1" w:rsidR="00C13485" w:rsidRDefault="00C13485" w:rsidP="00C13485">
      <w:r>
        <w:rPr>
          <w:noProof/>
        </w:rPr>
        <w:drawing>
          <wp:inline distT="0" distB="0" distL="0" distR="0" wp14:anchorId="72B08591" wp14:editId="5F4DDD7A">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sampling site map.pdf"/>
                    <pic:cNvPicPr/>
                  </pic:nvPicPr>
                  <pic:blipFill>
                    <a:blip r:embed="rId10">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4C29427B" w14:textId="6828D69C" w:rsidR="00C13485" w:rsidRDefault="00C13485" w:rsidP="00C13485">
      <w:r>
        <w:t xml:space="preserve">Figure 1. Map of existing and proposed sampling sites near the Nugget Creek Fire burned area in the Chena River watershed. </w:t>
      </w:r>
      <w:r w:rsidRPr="00C13485">
        <w:t xml:space="preserve">Not shown are </w:t>
      </w:r>
      <w:r w:rsidR="0074005A">
        <w:t xml:space="preserve">the Beaver Fire </w:t>
      </w:r>
      <w:r w:rsidR="00C155F0">
        <w:t xml:space="preserve">burned area in the headwaters of the </w:t>
      </w:r>
      <w:r w:rsidR="00C155F0">
        <w:lastRenderedPageBreak/>
        <w:t xml:space="preserve">South Fork Chena River drainage and </w:t>
      </w:r>
      <w:r>
        <w:t>four additional existing</w:t>
      </w:r>
      <w:r w:rsidRPr="00C13485">
        <w:t xml:space="preserve"> sampling sites on tributaries </w:t>
      </w:r>
      <w:r>
        <w:t xml:space="preserve">and sloughs of the Chena River </w:t>
      </w:r>
      <w:r w:rsidRPr="00C13485">
        <w:t>(Wegner Creek, First Bridge Slough, Little Chena River, and Cripple Creek)</w:t>
      </w:r>
      <w:r>
        <w:t>.</w:t>
      </w:r>
    </w:p>
    <w:p w14:paraId="01BE0A93" w14:textId="72A84C17" w:rsidR="00024AE4" w:rsidRDefault="00024AE4" w:rsidP="00C13485"/>
    <w:p w14:paraId="5BDA061A" w14:textId="77777777" w:rsidR="00024AE4" w:rsidRPr="00024AE4" w:rsidRDefault="00024AE4" w:rsidP="00024AE4">
      <w:pPr>
        <w:rPr>
          <w:b/>
        </w:rPr>
      </w:pPr>
      <w:r>
        <w:rPr>
          <w:b/>
        </w:rPr>
        <w:t>Literature Cited:</w:t>
      </w:r>
    </w:p>
    <w:p w14:paraId="03966BE5" w14:textId="77777777" w:rsidR="00024AE4" w:rsidRDefault="00024AE4" w:rsidP="00C13485"/>
    <w:p w14:paraId="2992A14B" w14:textId="77777777" w:rsidR="00024AE4" w:rsidRDefault="00024AE4" w:rsidP="00C13485"/>
    <w:p w14:paraId="497B8D60" w14:textId="77777777" w:rsidR="00504D6A" w:rsidRPr="00504D6A" w:rsidRDefault="00024AE4" w:rsidP="00504D6A">
      <w:pPr>
        <w:pStyle w:val="EndNoteBibliography"/>
        <w:ind w:left="720" w:hanging="720"/>
        <w:rPr>
          <w:noProof/>
        </w:rPr>
      </w:pPr>
      <w:r>
        <w:fldChar w:fldCharType="begin"/>
      </w:r>
      <w:r>
        <w:instrText xml:space="preserve"> ADDIN EN.REFLIST </w:instrText>
      </w:r>
      <w:r>
        <w:fldChar w:fldCharType="separate"/>
      </w:r>
      <w:r w:rsidR="00504D6A" w:rsidRPr="00504D6A">
        <w:rPr>
          <w:noProof/>
        </w:rPr>
        <w:t xml:space="preserve">Beamish, R.J., and Mahnken, C. 2001. A critical size and period hypothesis to explain natural regulation of salmon abundance and the linkage to climate and climate change. Progress In Oceanography </w:t>
      </w:r>
      <w:r w:rsidR="00504D6A" w:rsidRPr="00504D6A">
        <w:rPr>
          <w:b/>
          <w:noProof/>
        </w:rPr>
        <w:t>49</w:t>
      </w:r>
      <w:r w:rsidR="00504D6A" w:rsidRPr="00504D6A">
        <w:rPr>
          <w:noProof/>
        </w:rPr>
        <w:t>(1-4): 423-437.</w:t>
      </w:r>
    </w:p>
    <w:p w14:paraId="57BF8D8F" w14:textId="77777777" w:rsidR="00504D6A" w:rsidRPr="00504D6A" w:rsidRDefault="00504D6A" w:rsidP="00504D6A">
      <w:pPr>
        <w:pStyle w:val="EndNoteBibliography"/>
        <w:ind w:left="720" w:hanging="720"/>
        <w:rPr>
          <w:noProof/>
        </w:rPr>
      </w:pPr>
      <w:r w:rsidRPr="00504D6A">
        <w:rPr>
          <w:noProof/>
        </w:rPr>
        <w:t>Benson, E.R., Wipfli, M.S., Clapcott, J.E., and Hughes, N.F. 2012. Relationships between ecosystem metabolism, benthic macroinvertebrate densities, and environmental variables in a sub-arctic Alaskan river. Hydrobiologia: 1-19.</w:t>
      </w:r>
    </w:p>
    <w:p w14:paraId="1BBD0D70" w14:textId="77777777" w:rsidR="00504D6A" w:rsidRPr="00504D6A" w:rsidRDefault="00504D6A" w:rsidP="00504D6A">
      <w:pPr>
        <w:pStyle w:val="EndNoteBibliography"/>
        <w:ind w:left="720" w:hanging="720"/>
        <w:rPr>
          <w:noProof/>
        </w:rPr>
      </w:pPr>
      <w:r w:rsidRPr="00504D6A">
        <w:rPr>
          <w:noProof/>
        </w:rPr>
        <w:t>Brown, C.L., and Godduhn, A.R. 2015. Socioeconomic effects of declining salmon runs on the Yukon River. Alaska Department of Fish and Game, Division of Subsistence, Fairbanks.</w:t>
      </w:r>
    </w:p>
    <w:p w14:paraId="5D4AA793" w14:textId="77777777" w:rsidR="00504D6A" w:rsidRPr="00504D6A" w:rsidRDefault="00504D6A" w:rsidP="00504D6A">
      <w:pPr>
        <w:pStyle w:val="EndNoteBibliography"/>
        <w:ind w:left="720" w:hanging="720"/>
        <w:rPr>
          <w:noProof/>
        </w:rPr>
      </w:pPr>
      <w:r w:rsidRPr="00504D6A">
        <w:rPr>
          <w:noProof/>
        </w:rPr>
        <w:t xml:space="preserve">Brown, R.J., Finster, A.v., Henszey, R.J., and Eiler, J.H. 2017. Catalog of Chinook salmon spawning areas in Yukon River Basin in Canada and United States. Journal of Fish and Wildlife Management </w:t>
      </w:r>
      <w:r w:rsidRPr="00504D6A">
        <w:rPr>
          <w:b/>
          <w:noProof/>
        </w:rPr>
        <w:t>8</w:t>
      </w:r>
      <w:r w:rsidRPr="00504D6A">
        <w:rPr>
          <w:noProof/>
        </w:rPr>
        <w:t>(2): 558-586.</w:t>
      </w:r>
    </w:p>
    <w:p w14:paraId="6D86501A" w14:textId="77777777" w:rsidR="00504D6A" w:rsidRPr="00504D6A" w:rsidRDefault="00504D6A" w:rsidP="00504D6A">
      <w:pPr>
        <w:pStyle w:val="EndNoteBibliography"/>
        <w:ind w:left="720" w:hanging="720"/>
        <w:rPr>
          <w:noProof/>
        </w:rPr>
      </w:pPr>
      <w:r w:rsidRPr="00504D6A">
        <w:rPr>
          <w:noProof/>
        </w:rPr>
        <w:t xml:space="preserve">Burton, T.A. 2005. Fish and stream habitat risks from uncharacteristic wildfire: Observations from 17 years of fire-related disturbances on the Boise National Forest, Idaho. Forest Ecology and Management </w:t>
      </w:r>
      <w:r w:rsidRPr="00504D6A">
        <w:rPr>
          <w:b/>
          <w:noProof/>
        </w:rPr>
        <w:t>211</w:t>
      </w:r>
      <w:r w:rsidRPr="00504D6A">
        <w:rPr>
          <w:noProof/>
        </w:rPr>
        <w:t>(1): 140-149.</w:t>
      </w:r>
    </w:p>
    <w:p w14:paraId="493639C7" w14:textId="77777777" w:rsidR="00504D6A" w:rsidRPr="00504D6A" w:rsidRDefault="00504D6A" w:rsidP="00504D6A">
      <w:pPr>
        <w:pStyle w:val="EndNoteBibliography"/>
        <w:ind w:left="720" w:hanging="720"/>
        <w:rPr>
          <w:noProof/>
        </w:rPr>
      </w:pPr>
      <w:r w:rsidRPr="00504D6A">
        <w:rPr>
          <w:noProof/>
        </w:rPr>
        <w:t>Ehmann, K., Kelleher, C., and Condon, L.E. 2019. Monitoring turbidity from above: Deploying small unoccupied aerial vehicles to image in</w:t>
      </w:r>
      <w:r w:rsidRPr="00504D6A">
        <w:rPr>
          <w:rFonts w:ascii="Cambria Math" w:hAnsi="Cambria Math" w:cs="Cambria Math"/>
          <w:noProof/>
        </w:rPr>
        <w:t>‐</w:t>
      </w:r>
      <w:r w:rsidRPr="00504D6A">
        <w:rPr>
          <w:noProof/>
        </w:rPr>
        <w:t xml:space="preserve">stream turbidity. Hydrological Processes </w:t>
      </w:r>
      <w:r w:rsidRPr="00504D6A">
        <w:rPr>
          <w:b/>
          <w:noProof/>
        </w:rPr>
        <w:t>33</w:t>
      </w:r>
      <w:r w:rsidRPr="00504D6A">
        <w:rPr>
          <w:noProof/>
        </w:rPr>
        <w:t>(6): 1013-1021.</w:t>
      </w:r>
    </w:p>
    <w:p w14:paraId="467387EB" w14:textId="77777777" w:rsidR="00504D6A" w:rsidRPr="00504D6A" w:rsidRDefault="00504D6A" w:rsidP="00504D6A">
      <w:pPr>
        <w:pStyle w:val="EndNoteBibliography"/>
        <w:ind w:left="720" w:hanging="720"/>
        <w:rPr>
          <w:noProof/>
        </w:rPr>
      </w:pPr>
      <w:r w:rsidRPr="00504D6A">
        <w:rPr>
          <w:noProof/>
        </w:rPr>
        <w:t xml:space="preserve">Falke, J.A., Huntsman, B.M., and Schoen, E.R. 2019. Climatic variation drives growth potential of juvenile Chinook Salmon along a subarctic boreal riverscape. </w:t>
      </w:r>
      <w:r w:rsidRPr="00504D6A">
        <w:rPr>
          <w:i/>
          <w:noProof/>
        </w:rPr>
        <w:t>In</w:t>
      </w:r>
      <w:r w:rsidRPr="00504D6A">
        <w:rPr>
          <w:noProof/>
        </w:rPr>
        <w:t xml:space="preserve"> Advances in understanding landscape influences on freshwater habitats and biological assemblages. </w:t>
      </w:r>
      <w:r w:rsidRPr="00504D6A">
        <w:rPr>
          <w:i/>
          <w:noProof/>
        </w:rPr>
        <w:t>Edited by</w:t>
      </w:r>
      <w:r w:rsidRPr="00504D6A">
        <w:rPr>
          <w:noProof/>
        </w:rPr>
        <w:t xml:space="preserve"> R.M. Hughes, D.M. Infante, L. Wang, K. Chen and B.d.F. Terra. American Fisheries Society, Symposium 90, Bethesda, Maryland. pp. 57-82.</w:t>
      </w:r>
    </w:p>
    <w:p w14:paraId="286B5143" w14:textId="77777777" w:rsidR="00504D6A" w:rsidRPr="00504D6A" w:rsidRDefault="00504D6A" w:rsidP="00504D6A">
      <w:pPr>
        <w:pStyle w:val="EndNoteBibliography"/>
        <w:ind w:left="720" w:hanging="720"/>
        <w:rPr>
          <w:noProof/>
        </w:rPr>
      </w:pPr>
      <w:r w:rsidRPr="00504D6A">
        <w:rPr>
          <w:noProof/>
        </w:rPr>
        <w:t xml:space="preserve">Fausch, K.D., Torgersen, C.E., Baxter, C.V., and Li, H.W. 2002. Landscapes to riverscapes: bridging the gap between research and conservation of stream fishes: a continuous view of the river is needed to understand how processes interacting among scales set the context for stream fishes and their habitat. BioScience </w:t>
      </w:r>
      <w:r w:rsidRPr="00504D6A">
        <w:rPr>
          <w:b/>
          <w:noProof/>
        </w:rPr>
        <w:t>52</w:t>
      </w:r>
      <w:r w:rsidRPr="00504D6A">
        <w:rPr>
          <w:noProof/>
        </w:rPr>
        <w:t>(6): 483-498.</w:t>
      </w:r>
    </w:p>
    <w:p w14:paraId="2E241ADA" w14:textId="77777777" w:rsidR="00504D6A" w:rsidRPr="00504D6A" w:rsidRDefault="00504D6A" w:rsidP="00504D6A">
      <w:pPr>
        <w:pStyle w:val="EndNoteBibliography"/>
        <w:ind w:left="720" w:hanging="720"/>
        <w:rPr>
          <w:noProof/>
        </w:rPr>
      </w:pPr>
      <w:r w:rsidRPr="00504D6A">
        <w:rPr>
          <w:noProof/>
        </w:rPr>
        <w:t xml:space="preserve">Flitcroft, R.L., Falke, J.A., Reeves, G.H., Hessburg, P.F., McNyset, K.M., and Benda, L.E. 2016. Wildfire may increase habitat quality for spring Chinook salmon in the Wenatchee River subbasin, WA, USA. Forest Ecology and Management </w:t>
      </w:r>
      <w:r w:rsidRPr="00504D6A">
        <w:rPr>
          <w:b/>
          <w:noProof/>
        </w:rPr>
        <w:t>359</w:t>
      </w:r>
      <w:r w:rsidRPr="00504D6A">
        <w:rPr>
          <w:noProof/>
        </w:rPr>
        <w:t>: 126-140.</w:t>
      </w:r>
    </w:p>
    <w:p w14:paraId="63177144" w14:textId="77777777" w:rsidR="00504D6A" w:rsidRPr="00504D6A" w:rsidRDefault="00504D6A" w:rsidP="00504D6A">
      <w:pPr>
        <w:pStyle w:val="EndNoteBibliography"/>
        <w:ind w:left="720" w:hanging="720"/>
        <w:rPr>
          <w:noProof/>
        </w:rPr>
      </w:pPr>
      <w:r w:rsidRPr="00504D6A">
        <w:rPr>
          <w:noProof/>
        </w:rPr>
        <w:t>Gutierrez, L. 2011. Terrestrial invertebrate prey for juvenile Chinook salmon: Abundance and environmental controls in an interior Alaska river. M.S. Thesis, Department of Biology and Wildlife, University of Alaska Fairbanks.</w:t>
      </w:r>
    </w:p>
    <w:p w14:paraId="12A639E8" w14:textId="77777777" w:rsidR="00504D6A" w:rsidRPr="00504D6A" w:rsidRDefault="00504D6A" w:rsidP="00504D6A">
      <w:pPr>
        <w:pStyle w:val="EndNoteBibliography"/>
        <w:ind w:left="720" w:hanging="720"/>
        <w:rPr>
          <w:noProof/>
        </w:rPr>
      </w:pPr>
      <w:r w:rsidRPr="00504D6A">
        <w:rPr>
          <w:noProof/>
        </w:rPr>
        <w:t xml:space="preserve">Harris, H.E., Baxter, C.V., and Davis, J.M. 2018. Wildfire and debris flows affect prey subsidies with implications for riparian and riverine predators. Aquatic Sciences </w:t>
      </w:r>
      <w:r w:rsidRPr="00504D6A">
        <w:rPr>
          <w:b/>
          <w:noProof/>
        </w:rPr>
        <w:t>80</w:t>
      </w:r>
      <w:r w:rsidRPr="00504D6A">
        <w:rPr>
          <w:noProof/>
        </w:rPr>
        <w:t>(4): 37.</w:t>
      </w:r>
    </w:p>
    <w:p w14:paraId="6CAEDAE9" w14:textId="77777777" w:rsidR="00504D6A" w:rsidRPr="00504D6A" w:rsidRDefault="00504D6A" w:rsidP="00504D6A">
      <w:pPr>
        <w:pStyle w:val="EndNoteBibliography"/>
        <w:ind w:left="720" w:hanging="720"/>
        <w:rPr>
          <w:noProof/>
        </w:rPr>
      </w:pPr>
      <w:r w:rsidRPr="00504D6A">
        <w:rPr>
          <w:noProof/>
        </w:rPr>
        <w:t xml:space="preserve">Howard, K.G., Murphy, J.M., Wilson, L.I., Moss, J.H., and Farley Jr, E.V. 2016. Size-selective mortality of Chinook salmon in relation to body energy after the first summer in nearshore marine habitats. North Pacific Anadromous Fish Commission, Bulletin </w:t>
      </w:r>
      <w:r w:rsidRPr="00504D6A">
        <w:rPr>
          <w:b/>
          <w:noProof/>
        </w:rPr>
        <w:t>6</w:t>
      </w:r>
      <w:r w:rsidRPr="00504D6A">
        <w:rPr>
          <w:noProof/>
        </w:rPr>
        <w:t>: 1-11.</w:t>
      </w:r>
    </w:p>
    <w:p w14:paraId="6C18B987" w14:textId="77777777" w:rsidR="00504D6A" w:rsidRPr="00504D6A" w:rsidRDefault="00504D6A" w:rsidP="00504D6A">
      <w:pPr>
        <w:pStyle w:val="EndNoteBibliography"/>
        <w:ind w:left="720" w:hanging="720"/>
        <w:rPr>
          <w:noProof/>
        </w:rPr>
      </w:pPr>
      <w:r w:rsidRPr="00504D6A">
        <w:rPr>
          <w:noProof/>
        </w:rPr>
        <w:t xml:space="preserve">Huntsman, B.M., and Falke, J.A. 2019. Main stem and off-channel habitat use by juvenile Chinook salmon in a sub-Arctic riverscape. Freshwater Biology </w:t>
      </w:r>
      <w:r w:rsidRPr="00504D6A">
        <w:rPr>
          <w:b/>
          <w:noProof/>
        </w:rPr>
        <w:t>64</w:t>
      </w:r>
      <w:r w:rsidRPr="00504D6A">
        <w:rPr>
          <w:noProof/>
        </w:rPr>
        <w:t>(3): 433-446.</w:t>
      </w:r>
    </w:p>
    <w:p w14:paraId="07EF606B" w14:textId="77777777" w:rsidR="00504D6A" w:rsidRPr="00504D6A" w:rsidRDefault="00504D6A" w:rsidP="00504D6A">
      <w:pPr>
        <w:pStyle w:val="EndNoteBibliography"/>
        <w:ind w:left="720" w:hanging="720"/>
        <w:rPr>
          <w:noProof/>
        </w:rPr>
      </w:pPr>
      <w:r w:rsidRPr="00504D6A">
        <w:rPr>
          <w:noProof/>
        </w:rPr>
        <w:lastRenderedPageBreak/>
        <w:t xml:space="preserve">McFeeters, S.K. 1996. The use of the Normalized Difference Water Index (NDWI) in the delineation of open water features. International Journal of Remote Sensing </w:t>
      </w:r>
      <w:r w:rsidRPr="00504D6A">
        <w:rPr>
          <w:b/>
          <w:noProof/>
        </w:rPr>
        <w:t>17</w:t>
      </w:r>
      <w:r w:rsidRPr="00504D6A">
        <w:rPr>
          <w:noProof/>
        </w:rPr>
        <w:t>(7): 1425-1432.</w:t>
      </w:r>
    </w:p>
    <w:p w14:paraId="664DCAB5" w14:textId="77777777" w:rsidR="00504D6A" w:rsidRPr="00504D6A" w:rsidRDefault="00504D6A" w:rsidP="00504D6A">
      <w:pPr>
        <w:pStyle w:val="EndNoteBibliography"/>
        <w:ind w:left="720" w:hanging="720"/>
        <w:rPr>
          <w:noProof/>
        </w:rPr>
      </w:pPr>
      <w:r w:rsidRPr="00504D6A">
        <w:rPr>
          <w:noProof/>
        </w:rPr>
        <w:t xml:space="preserve">Murdoch, A., Mantyka-Pringle, C., and Sharma, S. 2020. Impacts of co-occurring environmental changes on Alaskan stream fishes. Freshwater Biology </w:t>
      </w:r>
      <w:r w:rsidRPr="00504D6A">
        <w:rPr>
          <w:b/>
          <w:noProof/>
        </w:rPr>
        <w:t>n/a</w:t>
      </w:r>
      <w:r w:rsidRPr="00504D6A">
        <w:rPr>
          <w:noProof/>
        </w:rPr>
        <w:t>(n/a).</w:t>
      </w:r>
    </w:p>
    <w:p w14:paraId="62C2BAA0" w14:textId="77777777" w:rsidR="00504D6A" w:rsidRPr="00504D6A" w:rsidRDefault="00504D6A" w:rsidP="00504D6A">
      <w:pPr>
        <w:pStyle w:val="EndNoteBibliography"/>
        <w:ind w:left="720" w:hanging="720"/>
        <w:rPr>
          <w:noProof/>
        </w:rPr>
      </w:pPr>
      <w:r w:rsidRPr="00504D6A">
        <w:rPr>
          <w:noProof/>
        </w:rPr>
        <w:t xml:space="preserve">Nelson, J.L., Zavaleta, E.S., and Chapin, F.S. 2008. Boreal Fire Effects on Subsistence Resources in Alaska and Adjacent Canada. Ecosystems </w:t>
      </w:r>
      <w:r w:rsidRPr="00504D6A">
        <w:rPr>
          <w:b/>
          <w:noProof/>
        </w:rPr>
        <w:t>11</w:t>
      </w:r>
      <w:r w:rsidRPr="00504D6A">
        <w:rPr>
          <w:noProof/>
        </w:rPr>
        <w:t>(1): 156-171.</w:t>
      </w:r>
    </w:p>
    <w:p w14:paraId="52A5B0F0" w14:textId="77777777" w:rsidR="00504D6A" w:rsidRPr="00504D6A" w:rsidRDefault="00504D6A" w:rsidP="00504D6A">
      <w:pPr>
        <w:pStyle w:val="EndNoteBibliography"/>
        <w:ind w:left="720" w:hanging="720"/>
        <w:rPr>
          <w:noProof/>
        </w:rPr>
      </w:pPr>
      <w:r w:rsidRPr="00504D6A">
        <w:rPr>
          <w:noProof/>
        </w:rPr>
        <w:t>NRC, N.R.C. 2004. Developing a Research and Restoration Plan for Arctic-Yukon-Kuskokwim (Western Alaska) Salmon. National Academy Press, Washington, D.C.</w:t>
      </w:r>
    </w:p>
    <w:p w14:paraId="610803F6" w14:textId="77777777" w:rsidR="00504D6A" w:rsidRPr="00504D6A" w:rsidRDefault="00504D6A" w:rsidP="00504D6A">
      <w:pPr>
        <w:pStyle w:val="EndNoteBibliography"/>
        <w:ind w:left="720" w:hanging="720"/>
        <w:rPr>
          <w:noProof/>
        </w:rPr>
      </w:pPr>
      <w:r w:rsidRPr="00504D6A">
        <w:rPr>
          <w:noProof/>
        </w:rPr>
        <w:t>Payne, C.S. 2018. Remote sensing of erosion and shallow water bathymetry to aid river navigation on the Colville River, Nuiqsut AK. M.S. Thesis, University of Alaska Fairbanks.</w:t>
      </w:r>
    </w:p>
    <w:p w14:paraId="0B03D455" w14:textId="77777777" w:rsidR="00504D6A" w:rsidRPr="00504D6A" w:rsidRDefault="00504D6A" w:rsidP="00504D6A">
      <w:pPr>
        <w:pStyle w:val="EndNoteBibliography"/>
        <w:ind w:left="720" w:hanging="720"/>
        <w:rPr>
          <w:noProof/>
        </w:rPr>
      </w:pPr>
      <w:r w:rsidRPr="00504D6A">
        <w:rPr>
          <w:noProof/>
        </w:rPr>
        <w:t>Schindler, D., Krueger, C., Bisson, P., Bradford, M., Clark, B., Conitz, J., Howard, K., Jones, M., Murphy, J., and Myers, K. 2013. Arctic-Yukon-Kuskokwim Chinook salmon research action plan: evidence of decline of Chinook salmon populations and recommendations for future research. AYK Sustainable Salmon Initiative, Anchorage, Alaska.</w:t>
      </w:r>
    </w:p>
    <w:p w14:paraId="118BB769" w14:textId="77777777" w:rsidR="00504D6A" w:rsidRPr="00504D6A" w:rsidRDefault="00504D6A" w:rsidP="00504D6A">
      <w:pPr>
        <w:pStyle w:val="EndNoteBibliography"/>
        <w:ind w:left="720" w:hanging="720"/>
        <w:rPr>
          <w:noProof/>
        </w:rPr>
      </w:pPr>
      <w:r w:rsidRPr="00504D6A">
        <w:rPr>
          <w:noProof/>
        </w:rPr>
        <w:t xml:space="preserve">Schoen, E.R., Wipfli, M.S., Trammell, E.J., Rinella, D.J., Floyd, A.L., Grunblatt, J., McCarthy, M.D., Meyer, B.E., Morton, J.M., Powell, J.E., Prakash, A., Reimer, M.N., Stuefer, S.L., Toniolo, H., Wells, B.M., and Witmer, F.D.W. 2017. Future of Pacific Salmon in the Face of Environmental Change: Lessons from One of the World's Remaining Productive Salmon Regions. Fisheries </w:t>
      </w:r>
      <w:r w:rsidRPr="00504D6A">
        <w:rPr>
          <w:b/>
          <w:noProof/>
        </w:rPr>
        <w:t>42</w:t>
      </w:r>
      <w:r w:rsidRPr="00504D6A">
        <w:rPr>
          <w:noProof/>
        </w:rPr>
        <w:t>(10): 538-553.</w:t>
      </w:r>
    </w:p>
    <w:p w14:paraId="1902B832" w14:textId="77777777" w:rsidR="00504D6A" w:rsidRPr="00504D6A" w:rsidRDefault="00504D6A" w:rsidP="00504D6A">
      <w:pPr>
        <w:pStyle w:val="EndNoteBibliography"/>
        <w:ind w:left="720" w:hanging="720"/>
        <w:rPr>
          <w:noProof/>
        </w:rPr>
      </w:pPr>
      <w:r w:rsidRPr="00504D6A">
        <w:rPr>
          <w:noProof/>
        </w:rPr>
        <w:t xml:space="preserve">Thompson, J.N., and Beauchamp, D.A. 2014. Size-selective mortality of steelhead during freshwater and marine life stages related to freshwater growth in the Skagit River, Washington. Transactions of the American Fisheries Society </w:t>
      </w:r>
      <w:r w:rsidRPr="00504D6A">
        <w:rPr>
          <w:b/>
          <w:noProof/>
        </w:rPr>
        <w:t>143</w:t>
      </w:r>
      <w:r w:rsidRPr="00504D6A">
        <w:rPr>
          <w:noProof/>
        </w:rPr>
        <w:t>(4): 910-925.</w:t>
      </w:r>
    </w:p>
    <w:p w14:paraId="61987DC3" w14:textId="77777777" w:rsidR="00504D6A" w:rsidRPr="00504D6A" w:rsidRDefault="00504D6A" w:rsidP="00504D6A">
      <w:pPr>
        <w:pStyle w:val="EndNoteBibliography"/>
        <w:ind w:left="720" w:hanging="720"/>
        <w:rPr>
          <w:noProof/>
        </w:rPr>
      </w:pPr>
      <w:r w:rsidRPr="00504D6A">
        <w:rPr>
          <w:noProof/>
        </w:rPr>
        <w:t xml:space="preserve">Wipfli, M.S., and Gregovich, D.P. 2002. Export of invertebrates and detritus from fishless headwater streams in southeastern Alaska: implications for downstream salmonid production. Freshwater Biology </w:t>
      </w:r>
      <w:r w:rsidRPr="00504D6A">
        <w:rPr>
          <w:b/>
          <w:noProof/>
        </w:rPr>
        <w:t>47</w:t>
      </w:r>
      <w:r w:rsidRPr="00504D6A">
        <w:rPr>
          <w:noProof/>
        </w:rPr>
        <w:t>(5): 957-969.</w:t>
      </w:r>
    </w:p>
    <w:p w14:paraId="2D2839A6" w14:textId="77777777" w:rsidR="00504D6A" w:rsidRPr="00504D6A" w:rsidRDefault="00504D6A" w:rsidP="00504D6A">
      <w:pPr>
        <w:pStyle w:val="EndNoteBibliography"/>
        <w:ind w:left="720" w:hanging="720"/>
        <w:rPr>
          <w:noProof/>
        </w:rPr>
      </w:pPr>
      <w:r w:rsidRPr="00504D6A">
        <w:rPr>
          <w:noProof/>
        </w:rPr>
        <w:t xml:space="preserve">Wolken, J.M., Hollingsworth, T.N., Rupp, T.S., Chapin, F.S., Trainor, S.F., Barrett, T.M., Sullivan, P.F., McGuire, A.D., Euskirchen, E.S., Hennon, P.E., Beever, E.A., Conn, J.S., Crone, L.K., D'Amore, D.V., Fresco, N., Hanley, T.A., Kielland, K., Kruse, J.J., Patterson, T., Schuur, E.A.G., Verbyla, D.L., and Yarie, J. 2011. Evidence and implications of recent and projected climate change in Alaska's forest ecosystems. Ecosphere </w:t>
      </w:r>
      <w:r w:rsidRPr="00504D6A">
        <w:rPr>
          <w:b/>
          <w:noProof/>
        </w:rPr>
        <w:t>2</w:t>
      </w:r>
      <w:r w:rsidRPr="00504D6A">
        <w:rPr>
          <w:noProof/>
        </w:rPr>
        <w:t>(11): 1-35.</w:t>
      </w:r>
    </w:p>
    <w:p w14:paraId="3D7C1262" w14:textId="610F9085" w:rsidR="00024AE4" w:rsidRPr="00A87A6D" w:rsidRDefault="00024AE4" w:rsidP="00C13485">
      <w:r>
        <w:fldChar w:fldCharType="end"/>
      </w:r>
    </w:p>
    <w:sectPr w:rsidR="00024AE4" w:rsidRPr="00A87A6D" w:rsidSect="006478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06DEE"/>
    <w:multiLevelType w:val="hybridMultilevel"/>
    <w:tmpl w:val="11402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6F0D12"/>
    <w:multiLevelType w:val="hybridMultilevel"/>
    <w:tmpl w:val="58AC22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2250FE"/>
    <w:multiLevelType w:val="hybridMultilevel"/>
    <w:tmpl w:val="FCD4E392"/>
    <w:lvl w:ilvl="0" w:tplc="D4C2D09E">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A14E20"/>
    <w:multiLevelType w:val="hybridMultilevel"/>
    <w:tmpl w:val="59B4E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C34340"/>
    <w:multiLevelType w:val="hybridMultilevel"/>
    <w:tmpl w:val="F3A21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0C31C1"/>
    <w:multiLevelType w:val="hybridMultilevel"/>
    <w:tmpl w:val="59B4E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 J Fish Aquatic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xtsv004d0dxlexx5p5x9v60x5epvfzatae&quot;&gt;ESchoen&lt;record-ids&gt;&lt;item&gt;1113&lt;/item&gt;&lt;item&gt;1126&lt;/item&gt;&lt;item&gt;2175&lt;/item&gt;&lt;item&gt;2185&lt;/item&gt;&lt;item&gt;2437&lt;/item&gt;&lt;item&gt;2848&lt;/item&gt;&lt;item&gt;3082&lt;/item&gt;&lt;item&gt;3129&lt;/item&gt;&lt;item&gt;3257&lt;/item&gt;&lt;item&gt;5081&lt;/item&gt;&lt;item&gt;5085&lt;/item&gt;&lt;item&gt;5109&lt;/item&gt;&lt;item&gt;5180&lt;/item&gt;&lt;item&gt;5188&lt;/item&gt;&lt;item&gt;5211&lt;/item&gt;&lt;item&gt;5213&lt;/item&gt;&lt;item&gt;5323&lt;/item&gt;&lt;item&gt;5324&lt;/item&gt;&lt;item&gt;5325&lt;/item&gt;&lt;item&gt;5332&lt;/item&gt;&lt;item&gt;5335&lt;/item&gt;&lt;item&gt;5338&lt;/item&gt;&lt;item&gt;5340&lt;/item&gt;&lt;item&gt;5341&lt;/item&gt;&lt;/record-ids&gt;&lt;/item&gt;&lt;/Libraries&gt;"/>
  </w:docVars>
  <w:rsids>
    <w:rsidRoot w:val="003B5B3A"/>
    <w:rsid w:val="000010CB"/>
    <w:rsid w:val="000030C6"/>
    <w:rsid w:val="00005B42"/>
    <w:rsid w:val="0000758A"/>
    <w:rsid w:val="00015FD3"/>
    <w:rsid w:val="0001674E"/>
    <w:rsid w:val="0001792B"/>
    <w:rsid w:val="00020C10"/>
    <w:rsid w:val="00020DBD"/>
    <w:rsid w:val="00021E94"/>
    <w:rsid w:val="00024AE4"/>
    <w:rsid w:val="000266EA"/>
    <w:rsid w:val="0002670E"/>
    <w:rsid w:val="00027126"/>
    <w:rsid w:val="000371A2"/>
    <w:rsid w:val="00043A0A"/>
    <w:rsid w:val="00043C7C"/>
    <w:rsid w:val="00057174"/>
    <w:rsid w:val="00063673"/>
    <w:rsid w:val="0007606A"/>
    <w:rsid w:val="00083FBE"/>
    <w:rsid w:val="00086295"/>
    <w:rsid w:val="00087614"/>
    <w:rsid w:val="00092B7F"/>
    <w:rsid w:val="00096291"/>
    <w:rsid w:val="00097BD4"/>
    <w:rsid w:val="000A2B60"/>
    <w:rsid w:val="000A404E"/>
    <w:rsid w:val="000A5FC6"/>
    <w:rsid w:val="000B0624"/>
    <w:rsid w:val="000B440B"/>
    <w:rsid w:val="000B62AD"/>
    <w:rsid w:val="000D1578"/>
    <w:rsid w:val="000D3CAB"/>
    <w:rsid w:val="000D3DF1"/>
    <w:rsid w:val="000D5D02"/>
    <w:rsid w:val="000E0FDB"/>
    <w:rsid w:val="000E10DA"/>
    <w:rsid w:val="000E723A"/>
    <w:rsid w:val="000F20B0"/>
    <w:rsid w:val="000F23C5"/>
    <w:rsid w:val="000F33C5"/>
    <w:rsid w:val="000F41F1"/>
    <w:rsid w:val="000F6AFC"/>
    <w:rsid w:val="00101BEB"/>
    <w:rsid w:val="00105977"/>
    <w:rsid w:val="00107D5B"/>
    <w:rsid w:val="0011334A"/>
    <w:rsid w:val="00113B31"/>
    <w:rsid w:val="0011619A"/>
    <w:rsid w:val="0012563D"/>
    <w:rsid w:val="00125AA8"/>
    <w:rsid w:val="00125DEF"/>
    <w:rsid w:val="0013419C"/>
    <w:rsid w:val="001356B9"/>
    <w:rsid w:val="00143FFD"/>
    <w:rsid w:val="00153CC2"/>
    <w:rsid w:val="00154654"/>
    <w:rsid w:val="00173F94"/>
    <w:rsid w:val="00182514"/>
    <w:rsid w:val="00182F3F"/>
    <w:rsid w:val="00184DDB"/>
    <w:rsid w:val="001857E7"/>
    <w:rsid w:val="00191047"/>
    <w:rsid w:val="00191F11"/>
    <w:rsid w:val="00192E89"/>
    <w:rsid w:val="001A2862"/>
    <w:rsid w:val="001A2E74"/>
    <w:rsid w:val="001A45D2"/>
    <w:rsid w:val="001A500C"/>
    <w:rsid w:val="001B6683"/>
    <w:rsid w:val="001C6557"/>
    <w:rsid w:val="001C7377"/>
    <w:rsid w:val="001D0491"/>
    <w:rsid w:val="001D1F12"/>
    <w:rsid w:val="001D5EB8"/>
    <w:rsid w:val="001E1D4E"/>
    <w:rsid w:val="001E3279"/>
    <w:rsid w:val="001E55E0"/>
    <w:rsid w:val="001E5A5E"/>
    <w:rsid w:val="001E6E38"/>
    <w:rsid w:val="001F0B48"/>
    <w:rsid w:val="001F38AF"/>
    <w:rsid w:val="001F511B"/>
    <w:rsid w:val="001F58CE"/>
    <w:rsid w:val="001F6EDD"/>
    <w:rsid w:val="00201C02"/>
    <w:rsid w:val="002048E6"/>
    <w:rsid w:val="00214650"/>
    <w:rsid w:val="0022098C"/>
    <w:rsid w:val="00227A32"/>
    <w:rsid w:val="00230C03"/>
    <w:rsid w:val="00235511"/>
    <w:rsid w:val="0023575F"/>
    <w:rsid w:val="002400B6"/>
    <w:rsid w:val="00241092"/>
    <w:rsid w:val="002452AC"/>
    <w:rsid w:val="00251D10"/>
    <w:rsid w:val="0025226A"/>
    <w:rsid w:val="00254C1D"/>
    <w:rsid w:val="00255B05"/>
    <w:rsid w:val="00265738"/>
    <w:rsid w:val="00273D22"/>
    <w:rsid w:val="0027662B"/>
    <w:rsid w:val="002766AE"/>
    <w:rsid w:val="00280017"/>
    <w:rsid w:val="00285433"/>
    <w:rsid w:val="00290C68"/>
    <w:rsid w:val="00292FF9"/>
    <w:rsid w:val="00294665"/>
    <w:rsid w:val="00297A80"/>
    <w:rsid w:val="002A7E74"/>
    <w:rsid w:val="002B2A62"/>
    <w:rsid w:val="002B4091"/>
    <w:rsid w:val="002B6FA7"/>
    <w:rsid w:val="002B70F7"/>
    <w:rsid w:val="002C2554"/>
    <w:rsid w:val="002C3733"/>
    <w:rsid w:val="002C3CEB"/>
    <w:rsid w:val="002C7CE0"/>
    <w:rsid w:val="002D5D34"/>
    <w:rsid w:val="002E58EE"/>
    <w:rsid w:val="002F0BAE"/>
    <w:rsid w:val="002F2E65"/>
    <w:rsid w:val="002F3437"/>
    <w:rsid w:val="002F6012"/>
    <w:rsid w:val="002F7463"/>
    <w:rsid w:val="002F7C2B"/>
    <w:rsid w:val="003025A6"/>
    <w:rsid w:val="003026F4"/>
    <w:rsid w:val="00303603"/>
    <w:rsid w:val="0030527E"/>
    <w:rsid w:val="0030540A"/>
    <w:rsid w:val="0030766F"/>
    <w:rsid w:val="00313355"/>
    <w:rsid w:val="00317203"/>
    <w:rsid w:val="003240A8"/>
    <w:rsid w:val="00324390"/>
    <w:rsid w:val="00326C1F"/>
    <w:rsid w:val="00333607"/>
    <w:rsid w:val="003401B7"/>
    <w:rsid w:val="00350DFE"/>
    <w:rsid w:val="00351EB2"/>
    <w:rsid w:val="00353624"/>
    <w:rsid w:val="003544E5"/>
    <w:rsid w:val="00354940"/>
    <w:rsid w:val="00355625"/>
    <w:rsid w:val="00355893"/>
    <w:rsid w:val="00356946"/>
    <w:rsid w:val="00381DAB"/>
    <w:rsid w:val="0038344A"/>
    <w:rsid w:val="00384C33"/>
    <w:rsid w:val="00386430"/>
    <w:rsid w:val="003903B5"/>
    <w:rsid w:val="00396D41"/>
    <w:rsid w:val="003A2CC9"/>
    <w:rsid w:val="003A2E78"/>
    <w:rsid w:val="003A51CF"/>
    <w:rsid w:val="003B0987"/>
    <w:rsid w:val="003B5B3A"/>
    <w:rsid w:val="003C5D0E"/>
    <w:rsid w:val="003C6B5D"/>
    <w:rsid w:val="003D248F"/>
    <w:rsid w:val="003D2E11"/>
    <w:rsid w:val="003E51F5"/>
    <w:rsid w:val="003E6F7B"/>
    <w:rsid w:val="003F08B9"/>
    <w:rsid w:val="003F0CDB"/>
    <w:rsid w:val="003F26E1"/>
    <w:rsid w:val="003F3C86"/>
    <w:rsid w:val="003F7B94"/>
    <w:rsid w:val="00400998"/>
    <w:rsid w:val="00402B71"/>
    <w:rsid w:val="00403D51"/>
    <w:rsid w:val="004053DD"/>
    <w:rsid w:val="00405819"/>
    <w:rsid w:val="0041297B"/>
    <w:rsid w:val="00412D5F"/>
    <w:rsid w:val="004155BD"/>
    <w:rsid w:val="00421653"/>
    <w:rsid w:val="0042170C"/>
    <w:rsid w:val="004250E5"/>
    <w:rsid w:val="00425B01"/>
    <w:rsid w:val="004263C5"/>
    <w:rsid w:val="00432FFB"/>
    <w:rsid w:val="00433D58"/>
    <w:rsid w:val="00445547"/>
    <w:rsid w:val="00453EF2"/>
    <w:rsid w:val="00457B9B"/>
    <w:rsid w:val="00465C64"/>
    <w:rsid w:val="00465FE8"/>
    <w:rsid w:val="004675FA"/>
    <w:rsid w:val="00473757"/>
    <w:rsid w:val="00481201"/>
    <w:rsid w:val="004861FD"/>
    <w:rsid w:val="004877A8"/>
    <w:rsid w:val="00490572"/>
    <w:rsid w:val="00492BD4"/>
    <w:rsid w:val="004A46DF"/>
    <w:rsid w:val="004A6E5C"/>
    <w:rsid w:val="004B1C98"/>
    <w:rsid w:val="004C1D68"/>
    <w:rsid w:val="004C38F0"/>
    <w:rsid w:val="004C418A"/>
    <w:rsid w:val="004D6FDD"/>
    <w:rsid w:val="004E2809"/>
    <w:rsid w:val="004E6739"/>
    <w:rsid w:val="004F0296"/>
    <w:rsid w:val="004F1D33"/>
    <w:rsid w:val="004F627E"/>
    <w:rsid w:val="00500C13"/>
    <w:rsid w:val="0050160C"/>
    <w:rsid w:val="00504D6A"/>
    <w:rsid w:val="00506ACB"/>
    <w:rsid w:val="005078D9"/>
    <w:rsid w:val="00520BC5"/>
    <w:rsid w:val="005257D7"/>
    <w:rsid w:val="00526916"/>
    <w:rsid w:val="005270A2"/>
    <w:rsid w:val="00530AD8"/>
    <w:rsid w:val="00537721"/>
    <w:rsid w:val="00540053"/>
    <w:rsid w:val="0054770E"/>
    <w:rsid w:val="00547CB1"/>
    <w:rsid w:val="00551D7E"/>
    <w:rsid w:val="005529AC"/>
    <w:rsid w:val="00553A36"/>
    <w:rsid w:val="00553B36"/>
    <w:rsid w:val="00554D28"/>
    <w:rsid w:val="0056198D"/>
    <w:rsid w:val="005641A8"/>
    <w:rsid w:val="00565016"/>
    <w:rsid w:val="00574A9D"/>
    <w:rsid w:val="00576D4F"/>
    <w:rsid w:val="00581E60"/>
    <w:rsid w:val="005828A4"/>
    <w:rsid w:val="00585EE3"/>
    <w:rsid w:val="00592806"/>
    <w:rsid w:val="00593181"/>
    <w:rsid w:val="00593199"/>
    <w:rsid w:val="0059441B"/>
    <w:rsid w:val="00595957"/>
    <w:rsid w:val="005A3990"/>
    <w:rsid w:val="005A3F6A"/>
    <w:rsid w:val="005A6724"/>
    <w:rsid w:val="005B0E14"/>
    <w:rsid w:val="005B2C46"/>
    <w:rsid w:val="005B3E60"/>
    <w:rsid w:val="005C03F3"/>
    <w:rsid w:val="005C65D3"/>
    <w:rsid w:val="005D0725"/>
    <w:rsid w:val="005D192C"/>
    <w:rsid w:val="005E038B"/>
    <w:rsid w:val="005E2798"/>
    <w:rsid w:val="005E382F"/>
    <w:rsid w:val="005E46C2"/>
    <w:rsid w:val="005E541C"/>
    <w:rsid w:val="005F5541"/>
    <w:rsid w:val="005F5CEB"/>
    <w:rsid w:val="005F6F7D"/>
    <w:rsid w:val="005F7650"/>
    <w:rsid w:val="00606D0B"/>
    <w:rsid w:val="00614917"/>
    <w:rsid w:val="00620334"/>
    <w:rsid w:val="006214FC"/>
    <w:rsid w:val="00621B37"/>
    <w:rsid w:val="006231B8"/>
    <w:rsid w:val="00627EC0"/>
    <w:rsid w:val="00631515"/>
    <w:rsid w:val="006326ED"/>
    <w:rsid w:val="006352CD"/>
    <w:rsid w:val="006359E8"/>
    <w:rsid w:val="006362F4"/>
    <w:rsid w:val="00636F0E"/>
    <w:rsid w:val="00637A71"/>
    <w:rsid w:val="006478B1"/>
    <w:rsid w:val="00653F57"/>
    <w:rsid w:val="00654557"/>
    <w:rsid w:val="00655F81"/>
    <w:rsid w:val="00657981"/>
    <w:rsid w:val="00660C59"/>
    <w:rsid w:val="006630A3"/>
    <w:rsid w:val="00663F82"/>
    <w:rsid w:val="006658A0"/>
    <w:rsid w:val="0066628B"/>
    <w:rsid w:val="00684E2A"/>
    <w:rsid w:val="00692C10"/>
    <w:rsid w:val="006930E0"/>
    <w:rsid w:val="00693DA4"/>
    <w:rsid w:val="00694ADA"/>
    <w:rsid w:val="006A0A89"/>
    <w:rsid w:val="006B4F14"/>
    <w:rsid w:val="006B5602"/>
    <w:rsid w:val="006C4491"/>
    <w:rsid w:val="006D0574"/>
    <w:rsid w:val="006D0C52"/>
    <w:rsid w:val="006D2004"/>
    <w:rsid w:val="006E03B8"/>
    <w:rsid w:val="006E4C7D"/>
    <w:rsid w:val="006E5FB2"/>
    <w:rsid w:val="006F0E3D"/>
    <w:rsid w:val="006F16AF"/>
    <w:rsid w:val="006F27D6"/>
    <w:rsid w:val="006F63F6"/>
    <w:rsid w:val="006F7A9E"/>
    <w:rsid w:val="00702FF7"/>
    <w:rsid w:val="00704093"/>
    <w:rsid w:val="00707888"/>
    <w:rsid w:val="00711AE0"/>
    <w:rsid w:val="00712E98"/>
    <w:rsid w:val="007153C7"/>
    <w:rsid w:val="00717894"/>
    <w:rsid w:val="0072250C"/>
    <w:rsid w:val="00722BA7"/>
    <w:rsid w:val="0072434B"/>
    <w:rsid w:val="00732DA6"/>
    <w:rsid w:val="0073621F"/>
    <w:rsid w:val="0074005A"/>
    <w:rsid w:val="00742C88"/>
    <w:rsid w:val="00744AEE"/>
    <w:rsid w:val="007469CF"/>
    <w:rsid w:val="00751593"/>
    <w:rsid w:val="007523CC"/>
    <w:rsid w:val="00762968"/>
    <w:rsid w:val="00766651"/>
    <w:rsid w:val="00781EAE"/>
    <w:rsid w:val="00782F2A"/>
    <w:rsid w:val="00786CEE"/>
    <w:rsid w:val="00794D95"/>
    <w:rsid w:val="007A1BDB"/>
    <w:rsid w:val="007B1C28"/>
    <w:rsid w:val="007B2EE3"/>
    <w:rsid w:val="007B6C7D"/>
    <w:rsid w:val="007C216B"/>
    <w:rsid w:val="007C4D58"/>
    <w:rsid w:val="007C5426"/>
    <w:rsid w:val="007E30EB"/>
    <w:rsid w:val="007E3578"/>
    <w:rsid w:val="007E4900"/>
    <w:rsid w:val="007F2B6F"/>
    <w:rsid w:val="007F4856"/>
    <w:rsid w:val="007F4A7C"/>
    <w:rsid w:val="007F760E"/>
    <w:rsid w:val="00802842"/>
    <w:rsid w:val="00811B5F"/>
    <w:rsid w:val="0081210D"/>
    <w:rsid w:val="00812302"/>
    <w:rsid w:val="008229BF"/>
    <w:rsid w:val="0083132A"/>
    <w:rsid w:val="00831A0C"/>
    <w:rsid w:val="00833C8A"/>
    <w:rsid w:val="00833F76"/>
    <w:rsid w:val="00842B95"/>
    <w:rsid w:val="008441DB"/>
    <w:rsid w:val="00844B2E"/>
    <w:rsid w:val="008472E4"/>
    <w:rsid w:val="00847619"/>
    <w:rsid w:val="00853948"/>
    <w:rsid w:val="00856414"/>
    <w:rsid w:val="00863984"/>
    <w:rsid w:val="00863D36"/>
    <w:rsid w:val="008653C3"/>
    <w:rsid w:val="00872A45"/>
    <w:rsid w:val="00874819"/>
    <w:rsid w:val="0087557F"/>
    <w:rsid w:val="00876300"/>
    <w:rsid w:val="00882468"/>
    <w:rsid w:val="00882D9F"/>
    <w:rsid w:val="008A11F6"/>
    <w:rsid w:val="008A1595"/>
    <w:rsid w:val="008A30C9"/>
    <w:rsid w:val="008A550C"/>
    <w:rsid w:val="008A5664"/>
    <w:rsid w:val="008A7724"/>
    <w:rsid w:val="008C04A6"/>
    <w:rsid w:val="008D1D63"/>
    <w:rsid w:val="008D555B"/>
    <w:rsid w:val="008E4D80"/>
    <w:rsid w:val="008F1991"/>
    <w:rsid w:val="008F1D78"/>
    <w:rsid w:val="008F23BA"/>
    <w:rsid w:val="008F72DF"/>
    <w:rsid w:val="00907421"/>
    <w:rsid w:val="00913045"/>
    <w:rsid w:val="009139A7"/>
    <w:rsid w:val="00914DA2"/>
    <w:rsid w:val="009150DF"/>
    <w:rsid w:val="00917B48"/>
    <w:rsid w:val="00917F65"/>
    <w:rsid w:val="00920A7C"/>
    <w:rsid w:val="00921D4F"/>
    <w:rsid w:val="009255AE"/>
    <w:rsid w:val="00931191"/>
    <w:rsid w:val="009370D7"/>
    <w:rsid w:val="00943FF8"/>
    <w:rsid w:val="00944FB3"/>
    <w:rsid w:val="009460A5"/>
    <w:rsid w:val="00947F6E"/>
    <w:rsid w:val="009506A6"/>
    <w:rsid w:val="00954A7E"/>
    <w:rsid w:val="00957B63"/>
    <w:rsid w:val="00957B6F"/>
    <w:rsid w:val="00964B3C"/>
    <w:rsid w:val="0096701C"/>
    <w:rsid w:val="00967905"/>
    <w:rsid w:val="00972252"/>
    <w:rsid w:val="00973BCD"/>
    <w:rsid w:val="0097420E"/>
    <w:rsid w:val="00974C08"/>
    <w:rsid w:val="009800FE"/>
    <w:rsid w:val="0098149E"/>
    <w:rsid w:val="00981610"/>
    <w:rsid w:val="009822C0"/>
    <w:rsid w:val="0098778F"/>
    <w:rsid w:val="00996546"/>
    <w:rsid w:val="009966A5"/>
    <w:rsid w:val="009A0DE6"/>
    <w:rsid w:val="009B2340"/>
    <w:rsid w:val="009B2BA2"/>
    <w:rsid w:val="009C2005"/>
    <w:rsid w:val="009D3BBB"/>
    <w:rsid w:val="009D4BA3"/>
    <w:rsid w:val="009D5757"/>
    <w:rsid w:val="009E0E0C"/>
    <w:rsid w:val="009E1DB5"/>
    <w:rsid w:val="009E2D96"/>
    <w:rsid w:val="009E6D59"/>
    <w:rsid w:val="009F0F1C"/>
    <w:rsid w:val="009F38AB"/>
    <w:rsid w:val="00A0468D"/>
    <w:rsid w:val="00A05746"/>
    <w:rsid w:val="00A0580E"/>
    <w:rsid w:val="00A1228D"/>
    <w:rsid w:val="00A148B9"/>
    <w:rsid w:val="00A22B5A"/>
    <w:rsid w:val="00A23CB0"/>
    <w:rsid w:val="00A2500E"/>
    <w:rsid w:val="00A26863"/>
    <w:rsid w:val="00A30425"/>
    <w:rsid w:val="00A30549"/>
    <w:rsid w:val="00A30832"/>
    <w:rsid w:val="00A37BD7"/>
    <w:rsid w:val="00A4054E"/>
    <w:rsid w:val="00A4226D"/>
    <w:rsid w:val="00A432CC"/>
    <w:rsid w:val="00A4347B"/>
    <w:rsid w:val="00A449E2"/>
    <w:rsid w:val="00A45AE3"/>
    <w:rsid w:val="00A517E8"/>
    <w:rsid w:val="00A54952"/>
    <w:rsid w:val="00A575A2"/>
    <w:rsid w:val="00A72E4B"/>
    <w:rsid w:val="00A8011B"/>
    <w:rsid w:val="00A80152"/>
    <w:rsid w:val="00A803A7"/>
    <w:rsid w:val="00A83F1D"/>
    <w:rsid w:val="00A87A6D"/>
    <w:rsid w:val="00A97555"/>
    <w:rsid w:val="00AA311C"/>
    <w:rsid w:val="00AA3C38"/>
    <w:rsid w:val="00AB045E"/>
    <w:rsid w:val="00AC36B7"/>
    <w:rsid w:val="00AC3CC7"/>
    <w:rsid w:val="00AC5612"/>
    <w:rsid w:val="00AD3FC5"/>
    <w:rsid w:val="00AD4948"/>
    <w:rsid w:val="00AD793E"/>
    <w:rsid w:val="00AD7E14"/>
    <w:rsid w:val="00AE0745"/>
    <w:rsid w:val="00AE3F6A"/>
    <w:rsid w:val="00AE537A"/>
    <w:rsid w:val="00AF6AA3"/>
    <w:rsid w:val="00B042F3"/>
    <w:rsid w:val="00B2135F"/>
    <w:rsid w:val="00B230B5"/>
    <w:rsid w:val="00B236C2"/>
    <w:rsid w:val="00B23717"/>
    <w:rsid w:val="00B26B53"/>
    <w:rsid w:val="00B27F5F"/>
    <w:rsid w:val="00B3000C"/>
    <w:rsid w:val="00B32636"/>
    <w:rsid w:val="00B358B7"/>
    <w:rsid w:val="00B520D2"/>
    <w:rsid w:val="00B55155"/>
    <w:rsid w:val="00B62A80"/>
    <w:rsid w:val="00B6682C"/>
    <w:rsid w:val="00B712F0"/>
    <w:rsid w:val="00B71F24"/>
    <w:rsid w:val="00B75EA9"/>
    <w:rsid w:val="00B80531"/>
    <w:rsid w:val="00B84180"/>
    <w:rsid w:val="00B877A5"/>
    <w:rsid w:val="00BA5FC0"/>
    <w:rsid w:val="00BA6C0F"/>
    <w:rsid w:val="00BB2E06"/>
    <w:rsid w:val="00BC0DA7"/>
    <w:rsid w:val="00BD1B26"/>
    <w:rsid w:val="00BE2422"/>
    <w:rsid w:val="00BF3891"/>
    <w:rsid w:val="00BF5B2E"/>
    <w:rsid w:val="00BF7619"/>
    <w:rsid w:val="00C0033E"/>
    <w:rsid w:val="00C04886"/>
    <w:rsid w:val="00C10D91"/>
    <w:rsid w:val="00C11706"/>
    <w:rsid w:val="00C12755"/>
    <w:rsid w:val="00C13485"/>
    <w:rsid w:val="00C13DD3"/>
    <w:rsid w:val="00C155F0"/>
    <w:rsid w:val="00C20857"/>
    <w:rsid w:val="00C27807"/>
    <w:rsid w:val="00C30D55"/>
    <w:rsid w:val="00C41EB5"/>
    <w:rsid w:val="00C4439B"/>
    <w:rsid w:val="00C620C5"/>
    <w:rsid w:val="00C72DAF"/>
    <w:rsid w:val="00C757F0"/>
    <w:rsid w:val="00C765E5"/>
    <w:rsid w:val="00C77ABF"/>
    <w:rsid w:val="00C80DC7"/>
    <w:rsid w:val="00C8285F"/>
    <w:rsid w:val="00C87438"/>
    <w:rsid w:val="00C87466"/>
    <w:rsid w:val="00C91380"/>
    <w:rsid w:val="00C91A23"/>
    <w:rsid w:val="00C93DEE"/>
    <w:rsid w:val="00C9799E"/>
    <w:rsid w:val="00C97BB9"/>
    <w:rsid w:val="00CA1942"/>
    <w:rsid w:val="00CB16A5"/>
    <w:rsid w:val="00CE0ACB"/>
    <w:rsid w:val="00CE0E95"/>
    <w:rsid w:val="00CE1184"/>
    <w:rsid w:val="00CE7709"/>
    <w:rsid w:val="00CE7937"/>
    <w:rsid w:val="00CF735A"/>
    <w:rsid w:val="00D0348E"/>
    <w:rsid w:val="00D05C78"/>
    <w:rsid w:val="00D22346"/>
    <w:rsid w:val="00D25711"/>
    <w:rsid w:val="00D32B62"/>
    <w:rsid w:val="00D37018"/>
    <w:rsid w:val="00D37E5E"/>
    <w:rsid w:val="00D42E1D"/>
    <w:rsid w:val="00D446E3"/>
    <w:rsid w:val="00D5075A"/>
    <w:rsid w:val="00D51F3D"/>
    <w:rsid w:val="00D5592C"/>
    <w:rsid w:val="00D63E38"/>
    <w:rsid w:val="00D71298"/>
    <w:rsid w:val="00D73B3B"/>
    <w:rsid w:val="00D773E1"/>
    <w:rsid w:val="00D77DFD"/>
    <w:rsid w:val="00D80B6B"/>
    <w:rsid w:val="00D8292D"/>
    <w:rsid w:val="00D86F63"/>
    <w:rsid w:val="00D87F2B"/>
    <w:rsid w:val="00D933B3"/>
    <w:rsid w:val="00D97D9F"/>
    <w:rsid w:val="00DA2DCA"/>
    <w:rsid w:val="00DA6C0C"/>
    <w:rsid w:val="00DB4604"/>
    <w:rsid w:val="00DB4D03"/>
    <w:rsid w:val="00DB7CF4"/>
    <w:rsid w:val="00DC1A47"/>
    <w:rsid w:val="00DC1F1F"/>
    <w:rsid w:val="00DC3A42"/>
    <w:rsid w:val="00DD0907"/>
    <w:rsid w:val="00DD122E"/>
    <w:rsid w:val="00DD1F1B"/>
    <w:rsid w:val="00DE2465"/>
    <w:rsid w:val="00DE348E"/>
    <w:rsid w:val="00DE477A"/>
    <w:rsid w:val="00E00823"/>
    <w:rsid w:val="00E04336"/>
    <w:rsid w:val="00E13A2E"/>
    <w:rsid w:val="00E16027"/>
    <w:rsid w:val="00E2128D"/>
    <w:rsid w:val="00E21333"/>
    <w:rsid w:val="00E25E6D"/>
    <w:rsid w:val="00E26D76"/>
    <w:rsid w:val="00E31A4F"/>
    <w:rsid w:val="00E41F34"/>
    <w:rsid w:val="00E45AAF"/>
    <w:rsid w:val="00E465A4"/>
    <w:rsid w:val="00E47227"/>
    <w:rsid w:val="00E51132"/>
    <w:rsid w:val="00E520AA"/>
    <w:rsid w:val="00E543F3"/>
    <w:rsid w:val="00E554AB"/>
    <w:rsid w:val="00E57AC4"/>
    <w:rsid w:val="00E6163A"/>
    <w:rsid w:val="00E62828"/>
    <w:rsid w:val="00E655AC"/>
    <w:rsid w:val="00E66023"/>
    <w:rsid w:val="00E66AC1"/>
    <w:rsid w:val="00E67FAB"/>
    <w:rsid w:val="00E702ED"/>
    <w:rsid w:val="00E7042B"/>
    <w:rsid w:val="00E713BF"/>
    <w:rsid w:val="00E7307A"/>
    <w:rsid w:val="00E778C1"/>
    <w:rsid w:val="00E84126"/>
    <w:rsid w:val="00E87ECA"/>
    <w:rsid w:val="00E93787"/>
    <w:rsid w:val="00E95B62"/>
    <w:rsid w:val="00E97CD8"/>
    <w:rsid w:val="00EA7A5C"/>
    <w:rsid w:val="00EB0584"/>
    <w:rsid w:val="00EB32C3"/>
    <w:rsid w:val="00EC2E03"/>
    <w:rsid w:val="00EC31D9"/>
    <w:rsid w:val="00EC6FD1"/>
    <w:rsid w:val="00EC7364"/>
    <w:rsid w:val="00ED0617"/>
    <w:rsid w:val="00ED6D59"/>
    <w:rsid w:val="00EE1B93"/>
    <w:rsid w:val="00EE2EDA"/>
    <w:rsid w:val="00EF53E4"/>
    <w:rsid w:val="00F108B1"/>
    <w:rsid w:val="00F1215F"/>
    <w:rsid w:val="00F13765"/>
    <w:rsid w:val="00F161A8"/>
    <w:rsid w:val="00F16705"/>
    <w:rsid w:val="00F167D5"/>
    <w:rsid w:val="00F17514"/>
    <w:rsid w:val="00F2408B"/>
    <w:rsid w:val="00F25AB9"/>
    <w:rsid w:val="00F26C14"/>
    <w:rsid w:val="00F35B83"/>
    <w:rsid w:val="00F52AF1"/>
    <w:rsid w:val="00F53678"/>
    <w:rsid w:val="00F545F4"/>
    <w:rsid w:val="00F565E7"/>
    <w:rsid w:val="00F56D56"/>
    <w:rsid w:val="00F60F86"/>
    <w:rsid w:val="00F623C3"/>
    <w:rsid w:val="00F66AFA"/>
    <w:rsid w:val="00F8181A"/>
    <w:rsid w:val="00F83B15"/>
    <w:rsid w:val="00F85F87"/>
    <w:rsid w:val="00F937D7"/>
    <w:rsid w:val="00F94548"/>
    <w:rsid w:val="00F95DD1"/>
    <w:rsid w:val="00F95EDF"/>
    <w:rsid w:val="00FA04E5"/>
    <w:rsid w:val="00FA128B"/>
    <w:rsid w:val="00FA52C8"/>
    <w:rsid w:val="00FA6D2D"/>
    <w:rsid w:val="00FA75D0"/>
    <w:rsid w:val="00FA760E"/>
    <w:rsid w:val="00FB30E9"/>
    <w:rsid w:val="00FB3944"/>
    <w:rsid w:val="00FB43B3"/>
    <w:rsid w:val="00FB6CE3"/>
    <w:rsid w:val="00FC4EEA"/>
    <w:rsid w:val="00FD5950"/>
    <w:rsid w:val="00FE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F4903"/>
  <w15:chartTrackingRefBased/>
  <w15:docId w15:val="{E47A5BE5-529D-E545-83BA-233E97FFB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F23C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42C88"/>
    <w:pPr>
      <w:keepNext/>
      <w:keepLines/>
      <w:spacing w:before="240" w:line="480" w:lineRule="auto"/>
      <w:outlineLvl w:val="0"/>
    </w:pPr>
    <w:rPr>
      <w:rFonts w:eastAsiaTheme="majorEastAsia"/>
      <w:color w:val="000000" w:themeColor="text1"/>
      <w:sz w:val="32"/>
      <w:szCs w:val="32"/>
    </w:rPr>
  </w:style>
  <w:style w:type="paragraph" w:styleId="Heading2">
    <w:name w:val="heading 2"/>
    <w:basedOn w:val="Normal"/>
    <w:next w:val="Normal"/>
    <w:link w:val="Heading2Char"/>
    <w:uiPriority w:val="9"/>
    <w:unhideWhenUsed/>
    <w:qFormat/>
    <w:rsid w:val="00742C88"/>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C88"/>
    <w:rPr>
      <w:rFonts w:ascii="Times New Roman" w:eastAsiaTheme="majorEastAsia" w:hAnsi="Times New Roman" w:cs="Times New Roman"/>
      <w:color w:val="000000" w:themeColor="text1"/>
      <w:sz w:val="32"/>
      <w:szCs w:val="32"/>
    </w:rPr>
  </w:style>
  <w:style w:type="character" w:customStyle="1" w:styleId="Heading2Char">
    <w:name w:val="Heading 2 Char"/>
    <w:basedOn w:val="DefaultParagraphFont"/>
    <w:link w:val="Heading2"/>
    <w:uiPriority w:val="9"/>
    <w:rsid w:val="00742C88"/>
    <w:rPr>
      <w:rFonts w:ascii="Times New Roman" w:eastAsia="Times New Roman" w:hAnsi="Times New Roman" w:cs="Times New Roman"/>
      <w:i/>
      <w:sz w:val="24"/>
      <w:szCs w:val="24"/>
    </w:rPr>
  </w:style>
  <w:style w:type="paragraph" w:styleId="Caption">
    <w:name w:val="caption"/>
    <w:basedOn w:val="Normal"/>
    <w:next w:val="Normal"/>
    <w:uiPriority w:val="35"/>
    <w:unhideWhenUsed/>
    <w:qFormat/>
    <w:rsid w:val="00742C88"/>
    <w:pPr>
      <w:spacing w:after="200"/>
      <w:ind w:firstLine="720"/>
    </w:pPr>
    <w:rPr>
      <w:b/>
      <w:bCs/>
      <w:color w:val="4F81BD" w:themeColor="accent1"/>
      <w:sz w:val="18"/>
      <w:szCs w:val="18"/>
    </w:rPr>
  </w:style>
  <w:style w:type="paragraph" w:styleId="Title">
    <w:name w:val="Title"/>
    <w:basedOn w:val="Normal"/>
    <w:next w:val="Normal"/>
    <w:link w:val="TitleChar"/>
    <w:uiPriority w:val="10"/>
    <w:qFormat/>
    <w:rsid w:val="00742C88"/>
    <w:pPr>
      <w:spacing w:line="480" w:lineRule="auto"/>
      <w:ind w:firstLine="720"/>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742C88"/>
    <w:rPr>
      <w:rFonts w:ascii="Times New Roman" w:eastAsiaTheme="majorEastAsia" w:hAnsi="Times New Roman" w:cs="Times New Roman"/>
      <w:spacing w:val="-10"/>
      <w:kern w:val="28"/>
      <w:sz w:val="56"/>
      <w:szCs w:val="56"/>
    </w:rPr>
  </w:style>
  <w:style w:type="paragraph" w:styleId="ListParagraph">
    <w:name w:val="List Paragraph"/>
    <w:basedOn w:val="Normal"/>
    <w:uiPriority w:val="34"/>
    <w:qFormat/>
    <w:rsid w:val="00742C88"/>
    <w:pPr>
      <w:spacing w:line="480" w:lineRule="auto"/>
      <w:ind w:left="720" w:firstLine="720"/>
      <w:contextualSpacing/>
    </w:pPr>
  </w:style>
  <w:style w:type="character" w:styleId="SubtleReference">
    <w:name w:val="Subtle Reference"/>
    <w:basedOn w:val="DefaultParagraphFont"/>
    <w:uiPriority w:val="31"/>
    <w:qFormat/>
    <w:rsid w:val="00742C88"/>
    <w:rPr>
      <w:smallCaps/>
      <w:color w:val="5A5A5A" w:themeColor="text1" w:themeTint="A5"/>
    </w:rPr>
  </w:style>
  <w:style w:type="character" w:styleId="Hyperlink">
    <w:name w:val="Hyperlink"/>
    <w:basedOn w:val="DefaultParagraphFont"/>
    <w:uiPriority w:val="99"/>
    <w:unhideWhenUsed/>
    <w:rsid w:val="003B5B3A"/>
    <w:rPr>
      <w:color w:val="0000FF" w:themeColor="hyperlink"/>
      <w:u w:val="single"/>
    </w:rPr>
  </w:style>
  <w:style w:type="character" w:styleId="CommentReference">
    <w:name w:val="annotation reference"/>
    <w:basedOn w:val="DefaultParagraphFont"/>
    <w:uiPriority w:val="99"/>
    <w:semiHidden/>
    <w:unhideWhenUsed/>
    <w:rsid w:val="002452AC"/>
    <w:rPr>
      <w:sz w:val="16"/>
      <w:szCs w:val="16"/>
    </w:rPr>
  </w:style>
  <w:style w:type="paragraph" w:styleId="CommentText">
    <w:name w:val="annotation text"/>
    <w:basedOn w:val="Normal"/>
    <w:link w:val="CommentTextChar"/>
    <w:uiPriority w:val="99"/>
    <w:semiHidden/>
    <w:unhideWhenUsed/>
    <w:rsid w:val="002452AC"/>
    <w:rPr>
      <w:sz w:val="20"/>
      <w:szCs w:val="20"/>
    </w:rPr>
  </w:style>
  <w:style w:type="character" w:customStyle="1" w:styleId="CommentTextChar">
    <w:name w:val="Comment Text Char"/>
    <w:basedOn w:val="DefaultParagraphFont"/>
    <w:link w:val="CommentText"/>
    <w:uiPriority w:val="99"/>
    <w:semiHidden/>
    <w:rsid w:val="002452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452AC"/>
    <w:rPr>
      <w:b/>
      <w:bCs/>
    </w:rPr>
  </w:style>
  <w:style w:type="character" w:customStyle="1" w:styleId="CommentSubjectChar">
    <w:name w:val="Comment Subject Char"/>
    <w:basedOn w:val="CommentTextChar"/>
    <w:link w:val="CommentSubject"/>
    <w:uiPriority w:val="99"/>
    <w:semiHidden/>
    <w:rsid w:val="002452A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452AC"/>
    <w:rPr>
      <w:sz w:val="18"/>
      <w:szCs w:val="18"/>
    </w:rPr>
  </w:style>
  <w:style w:type="character" w:customStyle="1" w:styleId="BalloonTextChar">
    <w:name w:val="Balloon Text Char"/>
    <w:basedOn w:val="DefaultParagraphFont"/>
    <w:link w:val="BalloonText"/>
    <w:uiPriority w:val="99"/>
    <w:semiHidden/>
    <w:rsid w:val="002452AC"/>
    <w:rPr>
      <w:rFonts w:ascii="Times New Roman" w:eastAsia="Times New Roman" w:hAnsi="Times New Roman" w:cs="Times New Roman"/>
      <w:sz w:val="18"/>
      <w:szCs w:val="18"/>
    </w:rPr>
  </w:style>
  <w:style w:type="character" w:styleId="UnresolvedMention">
    <w:name w:val="Unresolved Mention"/>
    <w:basedOn w:val="DefaultParagraphFont"/>
    <w:uiPriority w:val="99"/>
    <w:rsid w:val="00AE3F6A"/>
    <w:rPr>
      <w:color w:val="605E5C"/>
      <w:shd w:val="clear" w:color="auto" w:fill="E1DFDD"/>
    </w:rPr>
  </w:style>
  <w:style w:type="paragraph" w:styleId="NormalWeb">
    <w:name w:val="Normal (Web)"/>
    <w:basedOn w:val="Normal"/>
    <w:uiPriority w:val="99"/>
    <w:semiHidden/>
    <w:unhideWhenUsed/>
    <w:rsid w:val="00C13485"/>
    <w:pPr>
      <w:spacing w:before="100" w:beforeAutospacing="1" w:after="100" w:afterAutospacing="1"/>
    </w:pPr>
  </w:style>
  <w:style w:type="paragraph" w:customStyle="1" w:styleId="EndNoteBibliographyTitle">
    <w:name w:val="EndNote Bibliography Title"/>
    <w:basedOn w:val="Normal"/>
    <w:link w:val="EndNoteBibliographyTitleChar"/>
    <w:rsid w:val="00024AE4"/>
    <w:pPr>
      <w:jc w:val="center"/>
    </w:pPr>
  </w:style>
  <w:style w:type="character" w:customStyle="1" w:styleId="EndNoteBibliographyTitleChar">
    <w:name w:val="EndNote Bibliography Title Char"/>
    <w:basedOn w:val="DefaultParagraphFont"/>
    <w:link w:val="EndNoteBibliographyTitle"/>
    <w:rsid w:val="00024AE4"/>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24AE4"/>
  </w:style>
  <w:style w:type="character" w:customStyle="1" w:styleId="EndNoteBibliographyChar">
    <w:name w:val="EndNote Bibliography Char"/>
    <w:basedOn w:val="DefaultParagraphFont"/>
    <w:link w:val="EndNoteBibliography"/>
    <w:rsid w:val="00024AE4"/>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9848665">
      <w:bodyDiv w:val="1"/>
      <w:marLeft w:val="0"/>
      <w:marRight w:val="0"/>
      <w:marTop w:val="0"/>
      <w:marBottom w:val="0"/>
      <w:divBdr>
        <w:top w:val="none" w:sz="0" w:space="0" w:color="auto"/>
        <w:left w:val="none" w:sz="0" w:space="0" w:color="auto"/>
        <w:bottom w:val="none" w:sz="0" w:space="0" w:color="auto"/>
        <w:right w:val="none" w:sz="0" w:space="0" w:color="auto"/>
      </w:divBdr>
      <w:divsChild>
        <w:div w:id="2976099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6453276">
              <w:marLeft w:val="0"/>
              <w:marRight w:val="0"/>
              <w:marTop w:val="0"/>
              <w:marBottom w:val="0"/>
              <w:divBdr>
                <w:top w:val="none" w:sz="0" w:space="0" w:color="auto"/>
                <w:left w:val="none" w:sz="0" w:space="0" w:color="auto"/>
                <w:bottom w:val="none" w:sz="0" w:space="0" w:color="auto"/>
                <w:right w:val="none" w:sz="0" w:space="0" w:color="auto"/>
              </w:divBdr>
              <w:divsChild>
                <w:div w:id="2190949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34083321">
                      <w:marLeft w:val="0"/>
                      <w:marRight w:val="0"/>
                      <w:marTop w:val="0"/>
                      <w:marBottom w:val="0"/>
                      <w:divBdr>
                        <w:top w:val="none" w:sz="0" w:space="0" w:color="auto"/>
                        <w:left w:val="none" w:sz="0" w:space="0" w:color="auto"/>
                        <w:bottom w:val="none" w:sz="0" w:space="0" w:color="auto"/>
                        <w:right w:val="none" w:sz="0" w:space="0" w:color="auto"/>
                      </w:divBdr>
                      <w:divsChild>
                        <w:div w:id="658194027">
                          <w:marLeft w:val="0"/>
                          <w:marRight w:val="0"/>
                          <w:marTop w:val="0"/>
                          <w:marBottom w:val="0"/>
                          <w:divBdr>
                            <w:top w:val="none" w:sz="0" w:space="0" w:color="auto"/>
                            <w:left w:val="none" w:sz="0" w:space="0" w:color="auto"/>
                            <w:bottom w:val="none" w:sz="0" w:space="0" w:color="auto"/>
                            <w:right w:val="none" w:sz="0" w:space="0" w:color="auto"/>
                          </w:divBdr>
                        </w:div>
                        <w:div w:id="483089534">
                          <w:marLeft w:val="0"/>
                          <w:marRight w:val="0"/>
                          <w:marTop w:val="0"/>
                          <w:marBottom w:val="0"/>
                          <w:divBdr>
                            <w:top w:val="none" w:sz="0" w:space="0" w:color="auto"/>
                            <w:left w:val="none" w:sz="0" w:space="0" w:color="auto"/>
                            <w:bottom w:val="none" w:sz="0" w:space="0" w:color="auto"/>
                            <w:right w:val="none" w:sz="0" w:space="0" w:color="auto"/>
                          </w:divBdr>
                        </w:div>
                        <w:div w:id="1875848635">
                          <w:marLeft w:val="0"/>
                          <w:marRight w:val="0"/>
                          <w:marTop w:val="0"/>
                          <w:marBottom w:val="0"/>
                          <w:divBdr>
                            <w:top w:val="none" w:sz="0" w:space="0" w:color="auto"/>
                            <w:left w:val="none" w:sz="0" w:space="0" w:color="auto"/>
                            <w:bottom w:val="none" w:sz="0" w:space="0" w:color="auto"/>
                            <w:right w:val="none" w:sz="0" w:space="0" w:color="auto"/>
                          </w:divBdr>
                        </w:div>
                        <w:div w:id="206394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291656">
      <w:bodyDiv w:val="1"/>
      <w:marLeft w:val="0"/>
      <w:marRight w:val="0"/>
      <w:marTop w:val="0"/>
      <w:marBottom w:val="0"/>
      <w:divBdr>
        <w:top w:val="none" w:sz="0" w:space="0" w:color="auto"/>
        <w:left w:val="none" w:sz="0" w:space="0" w:color="auto"/>
        <w:bottom w:val="none" w:sz="0" w:space="0" w:color="auto"/>
        <w:right w:val="none" w:sz="0" w:space="0" w:color="auto"/>
      </w:divBdr>
    </w:div>
    <w:div w:id="2001764186">
      <w:bodyDiv w:val="1"/>
      <w:marLeft w:val="0"/>
      <w:marRight w:val="0"/>
      <w:marTop w:val="0"/>
      <w:marBottom w:val="0"/>
      <w:divBdr>
        <w:top w:val="none" w:sz="0" w:space="0" w:color="auto"/>
        <w:left w:val="none" w:sz="0" w:space="0" w:color="auto"/>
        <w:bottom w:val="none" w:sz="0" w:space="0" w:color="auto"/>
        <w:right w:val="none" w:sz="0" w:space="0" w:color="auto"/>
      </w:divBdr>
      <w:divsChild>
        <w:div w:id="98915506">
          <w:marLeft w:val="0"/>
          <w:marRight w:val="0"/>
          <w:marTop w:val="0"/>
          <w:marBottom w:val="0"/>
          <w:divBdr>
            <w:top w:val="none" w:sz="0" w:space="0" w:color="auto"/>
            <w:left w:val="none" w:sz="0" w:space="0" w:color="auto"/>
            <w:bottom w:val="none" w:sz="0" w:space="0" w:color="auto"/>
            <w:right w:val="none" w:sz="0" w:space="0" w:color="auto"/>
          </w:divBdr>
        </w:div>
        <w:div w:id="1309822713">
          <w:marLeft w:val="0"/>
          <w:marRight w:val="0"/>
          <w:marTop w:val="0"/>
          <w:marBottom w:val="0"/>
          <w:divBdr>
            <w:top w:val="none" w:sz="0" w:space="0" w:color="auto"/>
            <w:left w:val="none" w:sz="0" w:space="0" w:color="auto"/>
            <w:bottom w:val="none" w:sz="0" w:space="0" w:color="auto"/>
            <w:right w:val="none" w:sz="0" w:space="0" w:color="auto"/>
          </w:divBdr>
        </w:div>
        <w:div w:id="1106000346">
          <w:marLeft w:val="0"/>
          <w:marRight w:val="0"/>
          <w:marTop w:val="0"/>
          <w:marBottom w:val="0"/>
          <w:divBdr>
            <w:top w:val="none" w:sz="0" w:space="0" w:color="auto"/>
            <w:left w:val="none" w:sz="0" w:space="0" w:color="auto"/>
            <w:bottom w:val="none" w:sz="0" w:space="0" w:color="auto"/>
            <w:right w:val="none" w:sz="0" w:space="0" w:color="auto"/>
          </w:divBdr>
        </w:div>
        <w:div w:id="2009556939">
          <w:marLeft w:val="0"/>
          <w:marRight w:val="0"/>
          <w:marTop w:val="0"/>
          <w:marBottom w:val="0"/>
          <w:divBdr>
            <w:top w:val="none" w:sz="0" w:space="0" w:color="auto"/>
            <w:left w:val="none" w:sz="0" w:space="0" w:color="auto"/>
            <w:bottom w:val="none" w:sz="0" w:space="0" w:color="auto"/>
            <w:right w:val="none" w:sz="0" w:space="0" w:color="auto"/>
          </w:divBdr>
        </w:div>
        <w:div w:id="1952282607">
          <w:marLeft w:val="0"/>
          <w:marRight w:val="0"/>
          <w:marTop w:val="0"/>
          <w:marBottom w:val="0"/>
          <w:divBdr>
            <w:top w:val="none" w:sz="0" w:space="0" w:color="auto"/>
            <w:left w:val="none" w:sz="0" w:space="0" w:color="auto"/>
            <w:bottom w:val="none" w:sz="0" w:space="0" w:color="auto"/>
            <w:right w:val="none" w:sz="0" w:space="0" w:color="auto"/>
          </w:divBdr>
        </w:div>
        <w:div w:id="10352313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southforkresearch.org" TargetMode="External"/><Relationship Id="rId3" Type="http://schemas.openxmlformats.org/officeDocument/2006/relationships/settings" Target="settings.xml"/><Relationship Id="rId7" Type="http://schemas.openxmlformats.org/officeDocument/2006/relationships/hyperlink" Target="mailto:jason@southforkresearch.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brian.mckenna@tananachiefs.org" TargetMode="External"/><Relationship Id="rId11" Type="http://schemas.openxmlformats.org/officeDocument/2006/relationships/fontTable" Target="fontTable.xml"/><Relationship Id="rId5" Type="http://schemas.openxmlformats.org/officeDocument/2006/relationships/hyperlink" Target="mailto:eschoen@alaska.edu" TargetMode="Externa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mailto:mwipfli@alask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994</Words>
  <Characters>28466</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UAF</Company>
  <LinksUpToDate>false</LinksUpToDate>
  <CharactersWithSpaces>3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Schoen</dc:creator>
  <cp:keywords/>
  <dc:description/>
  <cp:lastModifiedBy>Benjamin Meyer</cp:lastModifiedBy>
  <cp:revision>2</cp:revision>
  <dcterms:created xsi:type="dcterms:W3CDTF">2020-10-16T21:53:00Z</dcterms:created>
  <dcterms:modified xsi:type="dcterms:W3CDTF">2020-10-16T21:53:00Z</dcterms:modified>
</cp:coreProperties>
</file>